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517DD" w14:textId="08998512" w:rsidR="00D453A2" w:rsidRPr="00A07346" w:rsidRDefault="00A07346" w:rsidP="00CA38D7">
      <w:pPr>
        <w:jc w:val="center"/>
        <w:rPr>
          <w:rFonts w:asciiTheme="majorHAnsi" w:hAnsiTheme="majorHAnsi" w:cs="Times New Roman"/>
          <w:b/>
          <w:bCs/>
          <w:sz w:val="28"/>
          <w:szCs w:val="28"/>
        </w:rPr>
      </w:pPr>
      <w:bookmarkStart w:id="0" w:name="_Hlk46047048"/>
      <w:r w:rsidRPr="00A07346">
        <w:rPr>
          <w:rFonts w:asciiTheme="majorHAnsi" w:hAnsiTheme="majorHAnsi" w:cs="Times New Roman"/>
          <w:b/>
          <w:bCs/>
          <w:sz w:val="28"/>
          <w:szCs w:val="28"/>
        </w:rPr>
        <w:t>SURVEY PAPER: SOFTWARE AUTOMAT</w:t>
      </w:r>
      <w:r w:rsidR="00480D72">
        <w:rPr>
          <w:rFonts w:asciiTheme="majorHAnsi" w:hAnsiTheme="majorHAnsi" w:cs="Times New Roman"/>
          <w:b/>
          <w:bCs/>
          <w:sz w:val="28"/>
          <w:szCs w:val="28"/>
        </w:rPr>
        <w:t>ED</w:t>
      </w:r>
      <w:r w:rsidRPr="00A07346">
        <w:rPr>
          <w:rFonts w:asciiTheme="majorHAnsi" w:hAnsiTheme="majorHAnsi" w:cs="Times New Roman"/>
          <w:b/>
          <w:bCs/>
          <w:sz w:val="28"/>
          <w:szCs w:val="28"/>
        </w:rPr>
        <w:t xml:space="preserve"> TESTING TOOL USING SYSTEMATIC LITERATURE REVIEW METHOD</w:t>
      </w:r>
    </w:p>
    <w:bookmarkEnd w:id="0"/>
    <w:p w14:paraId="69311E5F" w14:textId="77777777" w:rsidR="00CA4485" w:rsidRPr="004A7FC8" w:rsidRDefault="00CA4485" w:rsidP="00CA38D7">
      <w:pPr>
        <w:jc w:val="center"/>
        <w:rPr>
          <w:rFonts w:asciiTheme="majorHAnsi" w:hAnsiTheme="majorHAnsi" w:cs="Times New Roman"/>
          <w:b/>
          <w:bCs/>
          <w:sz w:val="28"/>
          <w:szCs w:val="28"/>
        </w:rPr>
      </w:pPr>
    </w:p>
    <w:p w14:paraId="1C671F58" w14:textId="77777777" w:rsidR="00D453A2" w:rsidRPr="004A7FC8" w:rsidRDefault="00CA4485" w:rsidP="00CA38D7">
      <w:pPr>
        <w:jc w:val="center"/>
        <w:rPr>
          <w:rFonts w:ascii="Cambria" w:hAnsi="Cambria" w:cs="Calibri"/>
          <w:b/>
          <w:bCs/>
          <w:sz w:val="20"/>
          <w:szCs w:val="20"/>
          <w:lang w:val="en-ID"/>
        </w:rPr>
      </w:pPr>
      <w:bookmarkStart w:id="1" w:name="_Hlk46047133"/>
      <w:r w:rsidRPr="004A7FC8">
        <w:rPr>
          <w:rFonts w:ascii="Cambria" w:hAnsi="Cambria" w:cs="Calibri"/>
          <w:b/>
          <w:bCs/>
          <w:sz w:val="20"/>
          <w:szCs w:val="20"/>
          <w:lang w:val="en-ID"/>
        </w:rPr>
        <w:t>Dheanda Absharina</w:t>
      </w:r>
      <w:r w:rsidRPr="004A7FC8">
        <w:rPr>
          <w:rFonts w:ascii="Cambria" w:hAnsi="Cambria" w:cs="Calibri"/>
          <w:b/>
          <w:bCs/>
          <w:sz w:val="20"/>
          <w:szCs w:val="20"/>
          <w:vertAlign w:val="superscript"/>
          <w:lang w:val="en-ID"/>
        </w:rPr>
        <w:t>1</w:t>
      </w:r>
      <w:r w:rsidR="00CF2A30" w:rsidRPr="004A7FC8">
        <w:rPr>
          <w:rFonts w:ascii="Cambria" w:hAnsi="Cambria" w:cs="Calibri"/>
          <w:b/>
          <w:bCs/>
          <w:sz w:val="20"/>
          <w:szCs w:val="20"/>
          <w:lang w:val="id-ID"/>
        </w:rPr>
        <w:t>;</w:t>
      </w:r>
      <w:r w:rsidR="00D453A2" w:rsidRPr="004A7FC8">
        <w:rPr>
          <w:rFonts w:ascii="Cambria" w:hAnsi="Cambria" w:cs="Calibri"/>
          <w:b/>
          <w:bCs/>
          <w:sz w:val="20"/>
          <w:szCs w:val="20"/>
          <w:lang w:val="id-ID"/>
        </w:rPr>
        <w:t xml:space="preserve"> </w:t>
      </w:r>
      <w:r w:rsidRPr="004A7FC8">
        <w:rPr>
          <w:rFonts w:ascii="Cambria" w:hAnsi="Cambria" w:cs="Calibri"/>
          <w:b/>
          <w:bCs/>
          <w:sz w:val="20"/>
          <w:szCs w:val="20"/>
          <w:lang w:val="en-ID"/>
        </w:rPr>
        <w:t>Fahirah</w:t>
      </w:r>
      <w:r w:rsidRPr="004A7FC8">
        <w:rPr>
          <w:rFonts w:ascii="Cambria" w:hAnsi="Cambria" w:cs="Calibri"/>
          <w:b/>
          <w:bCs/>
          <w:sz w:val="20"/>
          <w:szCs w:val="20"/>
          <w:vertAlign w:val="superscript"/>
          <w:lang w:val="en-ID"/>
        </w:rPr>
        <w:t>2</w:t>
      </w:r>
      <w:r w:rsidR="00BC4A7A" w:rsidRPr="004A7FC8">
        <w:rPr>
          <w:rFonts w:ascii="Cambria" w:hAnsi="Cambria" w:cs="Calibri"/>
          <w:b/>
          <w:bCs/>
          <w:sz w:val="20"/>
          <w:szCs w:val="20"/>
          <w:lang w:val="id-ID"/>
        </w:rPr>
        <w:t xml:space="preserve">; </w:t>
      </w:r>
      <w:r w:rsidRPr="004A7FC8">
        <w:rPr>
          <w:rFonts w:ascii="Cambria" w:hAnsi="Cambria" w:cs="Calibri"/>
          <w:b/>
          <w:bCs/>
          <w:sz w:val="20"/>
          <w:szCs w:val="20"/>
          <w:lang w:val="en-ID"/>
        </w:rPr>
        <w:t>Fenni Agustina</w:t>
      </w:r>
      <w:r w:rsidRPr="004A7FC8">
        <w:rPr>
          <w:rFonts w:ascii="Cambria" w:hAnsi="Cambria" w:cs="Calibri"/>
          <w:b/>
          <w:bCs/>
          <w:sz w:val="20"/>
          <w:szCs w:val="20"/>
          <w:vertAlign w:val="superscript"/>
          <w:lang w:val="en-ID"/>
        </w:rPr>
        <w:t>3</w:t>
      </w:r>
      <w:bookmarkEnd w:id="1"/>
    </w:p>
    <w:p w14:paraId="3B2A3DF9" w14:textId="77777777" w:rsidR="00BC4A7A" w:rsidRPr="004A7FC8" w:rsidRDefault="00BC4A7A" w:rsidP="00CA38D7">
      <w:pPr>
        <w:pStyle w:val="NoSpacing"/>
        <w:jc w:val="center"/>
        <w:rPr>
          <w:rFonts w:ascii="Cambria" w:hAnsi="Cambria" w:cs="Calibri"/>
          <w:sz w:val="20"/>
          <w:szCs w:val="20"/>
          <w:lang w:val="en-ID"/>
        </w:rPr>
      </w:pPr>
    </w:p>
    <w:p w14:paraId="53BC6424" w14:textId="77777777" w:rsidR="00C736AD" w:rsidRPr="00C736AD" w:rsidRDefault="00C736AD" w:rsidP="00C736AD">
      <w:pPr>
        <w:pStyle w:val="NoSpacing"/>
        <w:jc w:val="center"/>
        <w:rPr>
          <w:rFonts w:asciiTheme="majorHAnsi" w:hAnsiTheme="majorHAnsi" w:cs="Calibri"/>
          <w:sz w:val="20"/>
          <w:szCs w:val="20"/>
        </w:rPr>
      </w:pPr>
      <w:bookmarkStart w:id="2" w:name="_Hlk46047158"/>
      <w:r w:rsidRPr="00C736AD">
        <w:rPr>
          <w:rFonts w:asciiTheme="majorHAnsi" w:hAnsiTheme="majorHAnsi" w:cs="Calibri"/>
          <w:sz w:val="20"/>
          <w:szCs w:val="20"/>
        </w:rPr>
        <w:t>Master of Business Information Systems</w:t>
      </w:r>
    </w:p>
    <w:p w14:paraId="7D5A9AC8" w14:textId="5182D486" w:rsidR="00C736AD" w:rsidRPr="00C736AD" w:rsidRDefault="00C736AD" w:rsidP="00C736AD">
      <w:pPr>
        <w:pStyle w:val="NoSpacing"/>
        <w:jc w:val="center"/>
        <w:rPr>
          <w:rFonts w:asciiTheme="majorHAnsi" w:hAnsiTheme="majorHAnsi" w:cs="Calibri"/>
          <w:sz w:val="20"/>
          <w:szCs w:val="20"/>
        </w:rPr>
      </w:pPr>
      <w:r w:rsidRPr="00C736AD">
        <w:rPr>
          <w:rFonts w:asciiTheme="majorHAnsi" w:hAnsiTheme="majorHAnsi" w:cs="Calibri"/>
          <w:sz w:val="20"/>
          <w:szCs w:val="20"/>
        </w:rPr>
        <w:t>Technology and Engineering</w:t>
      </w:r>
      <w:r>
        <w:rPr>
          <w:rFonts w:asciiTheme="majorHAnsi" w:hAnsiTheme="majorHAnsi" w:cs="Calibri"/>
          <w:sz w:val="20"/>
          <w:szCs w:val="20"/>
        </w:rPr>
        <w:t xml:space="preserve"> </w:t>
      </w:r>
      <w:r w:rsidRPr="00C736AD">
        <w:rPr>
          <w:rFonts w:asciiTheme="majorHAnsi" w:hAnsiTheme="majorHAnsi" w:cs="Calibri"/>
          <w:sz w:val="20"/>
          <w:szCs w:val="20"/>
        </w:rPr>
        <w:t>Master Program</w:t>
      </w:r>
    </w:p>
    <w:p w14:paraId="13BAC80E" w14:textId="5F01827B" w:rsidR="00D453A2" w:rsidRDefault="00C736AD" w:rsidP="00C736AD">
      <w:pPr>
        <w:pStyle w:val="NoSpacing"/>
        <w:jc w:val="center"/>
        <w:rPr>
          <w:rFonts w:asciiTheme="majorHAnsi" w:hAnsiTheme="majorHAnsi" w:cs="Calibri"/>
          <w:sz w:val="20"/>
          <w:szCs w:val="20"/>
        </w:rPr>
      </w:pPr>
      <w:proofErr w:type="spellStart"/>
      <w:r>
        <w:rPr>
          <w:rFonts w:asciiTheme="majorHAnsi" w:hAnsiTheme="majorHAnsi" w:cs="Calibri"/>
          <w:sz w:val="20"/>
          <w:szCs w:val="20"/>
        </w:rPr>
        <w:t>G</w:t>
      </w:r>
      <w:r w:rsidRPr="00C736AD">
        <w:rPr>
          <w:rFonts w:asciiTheme="majorHAnsi" w:hAnsiTheme="majorHAnsi" w:cs="Calibri"/>
          <w:sz w:val="20"/>
          <w:szCs w:val="20"/>
        </w:rPr>
        <w:t>unadarma</w:t>
      </w:r>
      <w:proofErr w:type="spellEnd"/>
      <w:r w:rsidRPr="00C736AD">
        <w:rPr>
          <w:rFonts w:asciiTheme="majorHAnsi" w:hAnsiTheme="majorHAnsi" w:cs="Calibri"/>
          <w:sz w:val="20"/>
          <w:szCs w:val="20"/>
        </w:rPr>
        <w:t xml:space="preserve"> University</w:t>
      </w:r>
    </w:p>
    <w:p w14:paraId="606EAB9C" w14:textId="396590A1" w:rsidR="00413E6F" w:rsidRPr="004A7FC8" w:rsidRDefault="00D80DE2" w:rsidP="00CA38D7">
      <w:pPr>
        <w:pStyle w:val="NoSpacing"/>
        <w:jc w:val="center"/>
        <w:rPr>
          <w:rFonts w:asciiTheme="majorHAnsi" w:hAnsiTheme="majorHAnsi" w:cs="Calibri"/>
          <w:sz w:val="20"/>
          <w:szCs w:val="20"/>
        </w:rPr>
      </w:pPr>
      <w:r>
        <w:rPr>
          <w:rFonts w:asciiTheme="majorHAnsi" w:hAnsiTheme="majorHAnsi" w:cs="Calibri"/>
          <w:sz w:val="20"/>
          <w:szCs w:val="20"/>
        </w:rPr>
        <w:t>www.gunadarma.ac.id</w:t>
      </w:r>
    </w:p>
    <w:bookmarkStart w:id="3" w:name="_Hlk46047173"/>
    <w:bookmarkEnd w:id="2"/>
    <w:p w14:paraId="3BBDB9A2" w14:textId="77777777" w:rsidR="00526556" w:rsidRPr="004A7FC8" w:rsidRDefault="00A735F5" w:rsidP="00CA38D7">
      <w:pPr>
        <w:jc w:val="center"/>
        <w:rPr>
          <w:rFonts w:asciiTheme="majorHAnsi" w:hAnsiTheme="majorHAnsi" w:cs="Times New Roman"/>
          <w:color w:val="000000" w:themeColor="text1"/>
          <w:sz w:val="20"/>
          <w:szCs w:val="20"/>
        </w:rPr>
      </w:pPr>
      <w:r w:rsidRPr="004A7FC8">
        <w:fldChar w:fldCharType="begin"/>
      </w:r>
      <w:r w:rsidRPr="004A7FC8">
        <w:instrText xml:space="preserve"> HYPERLINK "mailto:dheandaa@gmail.com" </w:instrText>
      </w:r>
      <w:r w:rsidRPr="004A7FC8">
        <w:fldChar w:fldCharType="separate"/>
      </w:r>
      <w:r w:rsidR="00526556" w:rsidRPr="004A7FC8">
        <w:rPr>
          <w:rStyle w:val="Hyperlink"/>
          <w:rFonts w:asciiTheme="majorHAnsi" w:hAnsiTheme="majorHAnsi"/>
          <w:color w:val="000000" w:themeColor="text1"/>
          <w:sz w:val="20"/>
          <w:szCs w:val="20"/>
          <w:u w:val="none"/>
        </w:rPr>
        <w:t>dheandaa@gmail.com</w:t>
      </w:r>
      <w:r w:rsidRPr="004A7FC8">
        <w:rPr>
          <w:rStyle w:val="Hyperlink"/>
          <w:rFonts w:asciiTheme="majorHAnsi" w:hAnsiTheme="majorHAnsi"/>
          <w:color w:val="000000" w:themeColor="text1"/>
          <w:sz w:val="20"/>
          <w:szCs w:val="20"/>
          <w:u w:val="none"/>
        </w:rPr>
        <w:fldChar w:fldCharType="end"/>
      </w:r>
      <w:r w:rsidR="00526556" w:rsidRPr="004A7FC8">
        <w:rPr>
          <w:rFonts w:asciiTheme="majorHAnsi" w:hAnsiTheme="majorHAnsi" w:cs="Times New Roman"/>
          <w:color w:val="000000" w:themeColor="text1"/>
          <w:sz w:val="20"/>
          <w:szCs w:val="20"/>
          <w:vertAlign w:val="superscript"/>
        </w:rPr>
        <w:t>1</w:t>
      </w:r>
      <w:r w:rsidR="00526556" w:rsidRPr="004A7FC8">
        <w:rPr>
          <w:rFonts w:asciiTheme="majorHAnsi" w:hAnsiTheme="majorHAnsi" w:cs="Times New Roman"/>
          <w:color w:val="000000" w:themeColor="text1"/>
          <w:sz w:val="20"/>
          <w:szCs w:val="20"/>
        </w:rPr>
        <w:t xml:space="preserve">, </w:t>
      </w:r>
      <w:hyperlink r:id="rId9" w:history="1">
        <w:r w:rsidR="00526556" w:rsidRPr="004A7FC8">
          <w:rPr>
            <w:rStyle w:val="Hyperlink"/>
            <w:rFonts w:asciiTheme="majorHAnsi" w:hAnsiTheme="majorHAnsi"/>
            <w:color w:val="000000" w:themeColor="text1"/>
            <w:sz w:val="20"/>
            <w:szCs w:val="20"/>
            <w:u w:val="none"/>
          </w:rPr>
          <w:t>eva190198@gmail.com</w:t>
        </w:r>
      </w:hyperlink>
      <w:r w:rsidR="00526556" w:rsidRPr="004A7FC8">
        <w:rPr>
          <w:rFonts w:asciiTheme="majorHAnsi" w:hAnsiTheme="majorHAnsi" w:cs="Times New Roman"/>
          <w:color w:val="000000" w:themeColor="text1"/>
          <w:sz w:val="20"/>
          <w:szCs w:val="20"/>
          <w:vertAlign w:val="superscript"/>
        </w:rPr>
        <w:t>2</w:t>
      </w:r>
      <w:r w:rsidR="00526556" w:rsidRPr="004A7FC8">
        <w:rPr>
          <w:rFonts w:asciiTheme="majorHAnsi" w:hAnsiTheme="majorHAnsi" w:cs="Times New Roman"/>
          <w:color w:val="000000" w:themeColor="text1"/>
          <w:sz w:val="20"/>
          <w:szCs w:val="20"/>
        </w:rPr>
        <w:t xml:space="preserve">, </w:t>
      </w:r>
      <w:hyperlink r:id="rId10" w:history="1">
        <w:r w:rsidR="00526556" w:rsidRPr="004A7FC8">
          <w:rPr>
            <w:rStyle w:val="Hyperlink"/>
            <w:rFonts w:asciiTheme="majorHAnsi" w:hAnsiTheme="majorHAnsi"/>
            <w:color w:val="000000" w:themeColor="text1"/>
            <w:sz w:val="20"/>
            <w:szCs w:val="20"/>
            <w:u w:val="none"/>
          </w:rPr>
          <w:t>fenni@staff.gunadarma.ac.id</w:t>
        </w:r>
      </w:hyperlink>
      <w:r w:rsidR="00526556" w:rsidRPr="004A7FC8">
        <w:rPr>
          <w:rFonts w:asciiTheme="majorHAnsi" w:hAnsiTheme="majorHAnsi" w:cs="Times New Roman"/>
          <w:color w:val="000000" w:themeColor="text1"/>
          <w:sz w:val="20"/>
          <w:szCs w:val="20"/>
          <w:vertAlign w:val="superscript"/>
        </w:rPr>
        <w:t>3</w:t>
      </w:r>
      <w:bookmarkEnd w:id="3"/>
    </w:p>
    <w:p w14:paraId="7ADDF9BF" w14:textId="77777777" w:rsidR="00D453A2" w:rsidRPr="004A7FC8" w:rsidRDefault="00D453A2" w:rsidP="00CA38D7">
      <w:pPr>
        <w:pStyle w:val="Default"/>
        <w:jc w:val="center"/>
        <w:rPr>
          <w:rFonts w:asciiTheme="majorHAnsi" w:hAnsiTheme="majorHAnsi" w:cs="Calibri"/>
          <w:color w:val="auto"/>
          <w:sz w:val="20"/>
          <w:szCs w:val="20"/>
          <w:lang w:val="en-US"/>
        </w:rPr>
      </w:pPr>
    </w:p>
    <w:p w14:paraId="30C30681" w14:textId="77777777" w:rsidR="00BC4A7A" w:rsidRPr="004A7FC8" w:rsidRDefault="00BC4A7A" w:rsidP="00CA38D7">
      <w:pPr>
        <w:rPr>
          <w:rFonts w:asciiTheme="majorHAnsi" w:hAnsiTheme="majorHAnsi"/>
          <w:sz w:val="20"/>
          <w:szCs w:val="20"/>
          <w:lang w:val="en-ID"/>
        </w:rPr>
        <w:sectPr w:rsidR="00BC4A7A" w:rsidRPr="004A7FC8" w:rsidSect="00D710A3">
          <w:headerReference w:type="even" r:id="rId11"/>
          <w:headerReference w:type="default" r:id="rId12"/>
          <w:footerReference w:type="even" r:id="rId13"/>
          <w:footerReference w:type="default" r:id="rId14"/>
          <w:pgSz w:w="11907" w:h="16840" w:code="9"/>
          <w:pgMar w:top="1699" w:right="1411" w:bottom="1411" w:left="1411" w:header="720" w:footer="253" w:gutter="0"/>
          <w:pgNumType w:start="175"/>
          <w:cols w:space="720"/>
          <w:docGrid w:linePitch="360"/>
        </w:sectPr>
      </w:pPr>
    </w:p>
    <w:p w14:paraId="44DD4EEA" w14:textId="7532A78E" w:rsidR="00D453A2" w:rsidRPr="004A68A3" w:rsidRDefault="00D453A2" w:rsidP="00CA38D7">
      <w:pPr>
        <w:jc w:val="both"/>
        <w:rPr>
          <w:rFonts w:asciiTheme="majorHAnsi" w:hAnsiTheme="majorHAnsi" w:cs="Times New Roman"/>
          <w:sz w:val="20"/>
          <w:szCs w:val="20"/>
        </w:rPr>
      </w:pPr>
      <w:r w:rsidRPr="004A68A3">
        <w:rPr>
          <w:rFonts w:asciiTheme="majorHAnsi" w:hAnsiTheme="majorHAnsi"/>
          <w:b/>
          <w:bCs/>
          <w:iCs/>
          <w:sz w:val="20"/>
          <w:szCs w:val="20"/>
          <w:lang w:val="id-ID"/>
        </w:rPr>
        <w:lastRenderedPageBreak/>
        <w:t>Abstract</w:t>
      </w:r>
      <w:r w:rsidRPr="004A68A3">
        <w:rPr>
          <w:rFonts w:asciiTheme="majorHAnsi" w:hAnsiTheme="majorHAnsi"/>
          <w:sz w:val="20"/>
          <w:szCs w:val="20"/>
          <w:lang w:val="id-ID"/>
        </w:rPr>
        <w:t>—</w:t>
      </w:r>
      <w:bookmarkStart w:id="4" w:name="_Hlk46047202"/>
      <w:r w:rsidR="002849AF" w:rsidRPr="002849AF">
        <w:t xml:space="preserve"> </w:t>
      </w:r>
      <w:r w:rsidR="002849AF" w:rsidRPr="002849AF">
        <w:rPr>
          <w:rFonts w:asciiTheme="majorHAnsi" w:hAnsiTheme="majorHAnsi" w:cs="Times New Roman"/>
          <w:iCs/>
          <w:sz w:val="20"/>
          <w:szCs w:val="20"/>
        </w:rPr>
        <w:t>Programming testing is one of the most significant parts in fruitful programming advancement. The expanding unpredictability of programming improvement requires the advancement group to utilize mechanized testing apparatuses to test the quality and usefulness of the application. In programming testing, picking a testing instrument must be proper and</w:t>
      </w:r>
      <w:r w:rsidR="003B7DA6">
        <w:rPr>
          <w:rFonts w:asciiTheme="majorHAnsi" w:hAnsiTheme="majorHAnsi" w:cs="Times New Roman"/>
          <w:iCs/>
          <w:sz w:val="20"/>
          <w:szCs w:val="20"/>
        </w:rPr>
        <w:t xml:space="preserve"> as per the product to be tried</w:t>
      </w:r>
      <w:r w:rsidR="00526556" w:rsidRPr="004A68A3">
        <w:rPr>
          <w:rFonts w:asciiTheme="majorHAnsi" w:hAnsiTheme="majorHAnsi" w:cs="Times New Roman"/>
          <w:iCs/>
          <w:sz w:val="20"/>
          <w:szCs w:val="20"/>
        </w:rPr>
        <w:t xml:space="preserve">. Using the Systematic Literature Review method, this research collects and analyzes previous survey papers from 2 keywords, "Comparative of Automated Software Testing Tools" and "A Critical Analysis of Automated Software Testing Tools" on Google Scholar with a span of 2010 - 2020. Results from papers collected through 5 stages of the SLR, resulting in 11 papers that were reviewed. </w:t>
      </w:r>
      <w:proofErr w:type="gramStart"/>
      <w:r w:rsidR="00526556" w:rsidRPr="004A68A3">
        <w:rPr>
          <w:rFonts w:asciiTheme="majorHAnsi" w:hAnsiTheme="majorHAnsi" w:cs="Times New Roman"/>
          <w:iCs/>
          <w:sz w:val="20"/>
          <w:szCs w:val="20"/>
        </w:rPr>
        <w:t xml:space="preserve">From these 11 journals, obtained 5 automated testing tools that are often discussed, Selenium, QTP, </w:t>
      </w:r>
      <w:proofErr w:type="spellStart"/>
      <w:r w:rsidR="00526556" w:rsidRPr="004A68A3">
        <w:rPr>
          <w:rFonts w:asciiTheme="majorHAnsi" w:hAnsiTheme="majorHAnsi" w:cs="Times New Roman"/>
          <w:iCs/>
          <w:sz w:val="20"/>
          <w:szCs w:val="20"/>
        </w:rPr>
        <w:t>TestCompelete</w:t>
      </w:r>
      <w:proofErr w:type="spellEnd"/>
      <w:r w:rsidR="00526556" w:rsidRPr="004A68A3">
        <w:rPr>
          <w:rFonts w:asciiTheme="majorHAnsi" w:hAnsiTheme="majorHAnsi" w:cs="Times New Roman"/>
          <w:iCs/>
          <w:sz w:val="20"/>
          <w:szCs w:val="20"/>
        </w:rPr>
        <w:t xml:space="preserve">, </w:t>
      </w:r>
      <w:proofErr w:type="spellStart"/>
      <w:r w:rsidR="00526556" w:rsidRPr="004A68A3">
        <w:rPr>
          <w:rFonts w:asciiTheme="majorHAnsi" w:hAnsiTheme="majorHAnsi" w:cs="Times New Roman"/>
          <w:iCs/>
          <w:sz w:val="20"/>
          <w:szCs w:val="20"/>
        </w:rPr>
        <w:t>Watir</w:t>
      </w:r>
      <w:proofErr w:type="spellEnd"/>
      <w:r w:rsidR="00526556" w:rsidRPr="004A68A3">
        <w:rPr>
          <w:rFonts w:asciiTheme="majorHAnsi" w:hAnsiTheme="majorHAnsi" w:cs="Times New Roman"/>
          <w:iCs/>
          <w:sz w:val="20"/>
          <w:szCs w:val="20"/>
        </w:rPr>
        <w:t xml:space="preserve">, and </w:t>
      </w:r>
      <w:proofErr w:type="spellStart"/>
      <w:r w:rsidR="00526556" w:rsidRPr="004A68A3">
        <w:rPr>
          <w:rFonts w:asciiTheme="majorHAnsi" w:hAnsiTheme="majorHAnsi" w:cs="Times New Roman"/>
          <w:iCs/>
          <w:sz w:val="20"/>
          <w:szCs w:val="20"/>
        </w:rPr>
        <w:t>Ranorex</w:t>
      </w:r>
      <w:proofErr w:type="spellEnd"/>
      <w:r w:rsidR="00526556" w:rsidRPr="004A68A3">
        <w:rPr>
          <w:rFonts w:asciiTheme="majorHAnsi" w:hAnsiTheme="majorHAnsi" w:cs="Times New Roman"/>
          <w:iCs/>
          <w:sz w:val="20"/>
          <w:szCs w:val="20"/>
        </w:rPr>
        <w:t>.</w:t>
      </w:r>
      <w:proofErr w:type="gramEnd"/>
      <w:r w:rsidR="00526556" w:rsidRPr="004A68A3">
        <w:rPr>
          <w:rFonts w:asciiTheme="majorHAnsi" w:hAnsiTheme="majorHAnsi" w:cs="Times New Roman"/>
          <w:iCs/>
          <w:sz w:val="20"/>
          <w:szCs w:val="20"/>
        </w:rPr>
        <w:t xml:space="preserve"> The results of this study indicate that there is no software automatic testing tool that is truly perfect because every automated software testing tool has its own strengths and weaknesses and it is expected that the results of this study can help software testers in choosing automatic testing tools according to their needs.</w:t>
      </w:r>
      <w:bookmarkEnd w:id="4"/>
    </w:p>
    <w:p w14:paraId="79294EDB" w14:textId="77777777" w:rsidR="00526556" w:rsidRPr="004A7FC8" w:rsidRDefault="00526556" w:rsidP="00CA38D7">
      <w:pPr>
        <w:jc w:val="both"/>
        <w:rPr>
          <w:rFonts w:asciiTheme="majorHAnsi" w:hAnsiTheme="majorHAnsi" w:cs="Times New Roman"/>
          <w:sz w:val="20"/>
          <w:szCs w:val="20"/>
        </w:rPr>
      </w:pPr>
    </w:p>
    <w:p w14:paraId="40C31E52" w14:textId="65726A08" w:rsidR="00526556" w:rsidRPr="004A68A3" w:rsidRDefault="00AA2D61" w:rsidP="00CA38D7">
      <w:pPr>
        <w:jc w:val="both"/>
        <w:rPr>
          <w:rFonts w:asciiTheme="majorHAnsi" w:hAnsiTheme="majorHAnsi" w:cs="Times New Roman"/>
          <w:sz w:val="20"/>
          <w:szCs w:val="20"/>
        </w:rPr>
      </w:pPr>
      <w:r w:rsidRPr="004A68A3">
        <w:rPr>
          <w:rFonts w:asciiTheme="majorHAnsi" w:hAnsiTheme="majorHAnsi" w:cs="Arial"/>
          <w:b/>
          <w:sz w:val="20"/>
          <w:szCs w:val="20"/>
          <w:lang w:val="en-ID"/>
        </w:rPr>
        <w:t>Keywords:</w:t>
      </w:r>
      <w:r w:rsidRPr="004A68A3">
        <w:rPr>
          <w:rFonts w:asciiTheme="majorHAnsi" w:hAnsiTheme="majorHAnsi" w:cs="Arial"/>
          <w:sz w:val="20"/>
          <w:szCs w:val="20"/>
          <w:lang w:val="id-ID"/>
        </w:rPr>
        <w:t xml:space="preserve"> </w:t>
      </w:r>
      <w:bookmarkStart w:id="5" w:name="_Hlk46047216"/>
      <w:r w:rsidR="004A68A3" w:rsidRPr="004A68A3">
        <w:rPr>
          <w:rFonts w:asciiTheme="majorHAnsi" w:hAnsiTheme="majorHAnsi" w:cs="Times New Roman"/>
          <w:iCs/>
          <w:sz w:val="20"/>
          <w:szCs w:val="20"/>
        </w:rPr>
        <w:t>Automated Testing Tools, Software Testing, Systematic Literature Review</w:t>
      </w:r>
      <w:bookmarkEnd w:id="5"/>
    </w:p>
    <w:p w14:paraId="186F05E2" w14:textId="77777777" w:rsidR="00AA2D61" w:rsidRPr="004A7FC8" w:rsidRDefault="00AA2D61" w:rsidP="00CA38D7">
      <w:pPr>
        <w:jc w:val="both"/>
        <w:rPr>
          <w:rFonts w:asciiTheme="majorHAnsi" w:hAnsiTheme="majorHAnsi"/>
          <w:sz w:val="20"/>
          <w:szCs w:val="20"/>
          <w:lang w:val="en-ID"/>
        </w:rPr>
      </w:pPr>
    </w:p>
    <w:p w14:paraId="76417DA0" w14:textId="3B57589A" w:rsidR="00526556" w:rsidRPr="004A7FC8" w:rsidRDefault="004A68A3" w:rsidP="00CA38D7">
      <w:pPr>
        <w:jc w:val="both"/>
        <w:rPr>
          <w:rFonts w:asciiTheme="majorHAnsi" w:hAnsiTheme="majorHAnsi" w:cs="Times New Roman"/>
          <w:sz w:val="20"/>
          <w:szCs w:val="20"/>
        </w:rPr>
      </w:pPr>
      <w:proofErr w:type="spellStart"/>
      <w:proofErr w:type="gramStart"/>
      <w:r>
        <w:rPr>
          <w:rFonts w:asciiTheme="majorHAnsi" w:hAnsiTheme="majorHAnsi" w:cs="Arial"/>
          <w:b/>
          <w:sz w:val="20"/>
          <w:szCs w:val="20"/>
          <w:lang w:val="en-ID"/>
        </w:rPr>
        <w:t>Abstrak</w:t>
      </w:r>
      <w:proofErr w:type="spellEnd"/>
      <w:r w:rsidR="00D453A2" w:rsidRPr="004A7FC8">
        <w:rPr>
          <w:rFonts w:asciiTheme="majorHAnsi" w:hAnsiTheme="majorHAnsi"/>
          <w:i/>
          <w:sz w:val="20"/>
          <w:szCs w:val="20"/>
          <w:lang w:val="id-ID"/>
        </w:rPr>
        <w:t>—</w:t>
      </w:r>
      <w:bookmarkStart w:id="6" w:name="_Hlk46047233"/>
      <w:r w:rsidR="003B7DA6" w:rsidRPr="003B7DA6">
        <w:t xml:space="preserve"> </w:t>
      </w:r>
      <w:proofErr w:type="spellStart"/>
      <w:r w:rsidR="003B7DA6" w:rsidRPr="003B7DA6">
        <w:rPr>
          <w:rFonts w:asciiTheme="majorHAnsi" w:hAnsiTheme="majorHAnsi" w:cs="Times New Roman"/>
          <w:sz w:val="20"/>
          <w:szCs w:val="20"/>
        </w:rPr>
        <w:t>Penguj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mrogram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adalah</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salah</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satu</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bag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terpenting</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alam</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kemaju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mrograman</w:t>
      </w:r>
      <w:proofErr w:type="spellEnd"/>
      <w:r w:rsidR="003B7DA6" w:rsidRPr="003B7DA6">
        <w:rPr>
          <w:rFonts w:asciiTheme="majorHAnsi" w:hAnsiTheme="majorHAnsi" w:cs="Times New Roman"/>
          <w:sz w:val="20"/>
          <w:szCs w:val="20"/>
        </w:rPr>
        <w:t xml:space="preserve"> yang </w:t>
      </w:r>
      <w:proofErr w:type="spellStart"/>
      <w:r w:rsidR="003B7DA6" w:rsidRPr="003B7DA6">
        <w:rPr>
          <w:rFonts w:asciiTheme="majorHAnsi" w:hAnsiTheme="majorHAnsi" w:cs="Times New Roman"/>
          <w:sz w:val="20"/>
          <w:szCs w:val="20"/>
        </w:rPr>
        <w:t>berhasil</w:t>
      </w:r>
      <w:proofErr w:type="spellEnd"/>
      <w:r w:rsidR="003B7DA6" w:rsidRPr="003B7DA6">
        <w:rPr>
          <w:rFonts w:asciiTheme="majorHAnsi" w:hAnsiTheme="majorHAnsi" w:cs="Times New Roman"/>
          <w:sz w:val="20"/>
          <w:szCs w:val="20"/>
        </w:rPr>
        <w:t>.</w:t>
      </w:r>
      <w:proofErr w:type="gramEnd"/>
      <w:r w:rsidR="003B7DA6" w:rsidRPr="003B7DA6">
        <w:rPr>
          <w:rFonts w:asciiTheme="majorHAnsi" w:hAnsiTheme="majorHAnsi" w:cs="Times New Roman"/>
          <w:sz w:val="20"/>
          <w:szCs w:val="20"/>
        </w:rPr>
        <w:t xml:space="preserve"> </w:t>
      </w:r>
      <w:proofErr w:type="spellStart"/>
      <w:proofErr w:type="gramStart"/>
      <w:r w:rsidR="003B7DA6" w:rsidRPr="003B7DA6">
        <w:rPr>
          <w:rFonts w:asciiTheme="majorHAnsi" w:hAnsiTheme="majorHAnsi" w:cs="Times New Roman"/>
          <w:sz w:val="20"/>
          <w:szCs w:val="20"/>
        </w:rPr>
        <w:t>Peningkat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ketidakpast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mrograman</w:t>
      </w:r>
      <w:proofErr w:type="spellEnd"/>
      <w:r w:rsidR="003B7DA6" w:rsidRPr="003B7DA6">
        <w:rPr>
          <w:rFonts w:asciiTheme="majorHAnsi" w:hAnsiTheme="majorHAnsi" w:cs="Times New Roman"/>
          <w:sz w:val="20"/>
          <w:szCs w:val="20"/>
        </w:rPr>
        <w:t xml:space="preserve"> yang </w:t>
      </w:r>
      <w:proofErr w:type="spellStart"/>
      <w:r w:rsidR="003B7DA6" w:rsidRPr="003B7DA6">
        <w:rPr>
          <w:rFonts w:asciiTheme="majorHAnsi" w:hAnsiTheme="majorHAnsi" w:cs="Times New Roman"/>
          <w:sz w:val="20"/>
          <w:szCs w:val="20"/>
        </w:rPr>
        <w:t>semaki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luas</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mbutuhk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kelompok</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ngembang</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untuk</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nggunak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ralat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nguj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kanis</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untuk</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nguji</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kualitas</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keguna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aplikasi</w:t>
      </w:r>
      <w:proofErr w:type="spellEnd"/>
      <w:r w:rsidR="003B7DA6" w:rsidRPr="003B7DA6">
        <w:rPr>
          <w:rFonts w:asciiTheme="majorHAnsi" w:hAnsiTheme="majorHAnsi" w:cs="Times New Roman"/>
          <w:sz w:val="20"/>
          <w:szCs w:val="20"/>
        </w:rPr>
        <w:t>.</w:t>
      </w:r>
      <w:proofErr w:type="gram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alam</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nguj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mrogram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memilih</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instrume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enguji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harus</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tepat</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sesuai</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eng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produk</w:t>
      </w:r>
      <w:proofErr w:type="spellEnd"/>
      <w:r w:rsidR="003B7DA6" w:rsidRPr="003B7DA6">
        <w:rPr>
          <w:rFonts w:asciiTheme="majorHAnsi" w:hAnsiTheme="majorHAnsi" w:cs="Times New Roman"/>
          <w:sz w:val="20"/>
          <w:szCs w:val="20"/>
        </w:rPr>
        <w:t xml:space="preserve"> yang </w:t>
      </w:r>
      <w:proofErr w:type="spellStart"/>
      <w:r w:rsidR="003B7DA6" w:rsidRPr="003B7DA6">
        <w:rPr>
          <w:rFonts w:asciiTheme="majorHAnsi" w:hAnsiTheme="majorHAnsi" w:cs="Times New Roman"/>
          <w:sz w:val="20"/>
          <w:szCs w:val="20"/>
        </w:rPr>
        <w:t>akan</w:t>
      </w:r>
      <w:proofErr w:type="spellEnd"/>
      <w:r w:rsidR="003B7DA6" w:rsidRPr="003B7DA6">
        <w:rPr>
          <w:rFonts w:asciiTheme="majorHAnsi" w:hAnsiTheme="majorHAnsi" w:cs="Times New Roman"/>
          <w:sz w:val="20"/>
          <w:szCs w:val="20"/>
        </w:rPr>
        <w:t xml:space="preserve"> </w:t>
      </w:r>
      <w:proofErr w:type="spellStart"/>
      <w:r w:rsidR="003B7DA6" w:rsidRPr="003B7DA6">
        <w:rPr>
          <w:rFonts w:asciiTheme="majorHAnsi" w:hAnsiTheme="majorHAnsi" w:cs="Times New Roman"/>
          <w:sz w:val="20"/>
          <w:szCs w:val="20"/>
        </w:rPr>
        <w:t>dicoba</w:t>
      </w:r>
      <w:proofErr w:type="spellEnd"/>
      <w:proofErr w:type="gramStart"/>
      <w:r w:rsidR="003B7DA6" w:rsidRPr="003B7DA6">
        <w:rPr>
          <w:rFonts w:asciiTheme="majorHAnsi" w:hAnsiTheme="majorHAnsi" w:cs="Times New Roman"/>
          <w:sz w:val="20"/>
          <w:szCs w:val="20"/>
        </w:rPr>
        <w:t>.</w:t>
      </w:r>
      <w:r w:rsidR="00526556" w:rsidRPr="004A7FC8">
        <w:rPr>
          <w:rFonts w:asciiTheme="majorHAnsi" w:hAnsiTheme="majorHAnsi" w:cs="Times New Roman"/>
          <w:sz w:val="20"/>
          <w:szCs w:val="20"/>
        </w:rPr>
        <w:t>.</w:t>
      </w:r>
      <w:proofErr w:type="gram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eng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nggunak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tode</w:t>
      </w:r>
      <w:proofErr w:type="spellEnd"/>
      <w:r w:rsidR="00526556" w:rsidRPr="004A7FC8">
        <w:rPr>
          <w:rFonts w:asciiTheme="majorHAnsi" w:hAnsiTheme="majorHAnsi" w:cs="Times New Roman"/>
          <w:sz w:val="20"/>
          <w:szCs w:val="20"/>
        </w:rPr>
        <w:t xml:space="preserve"> </w:t>
      </w:r>
      <w:r w:rsidR="00526556" w:rsidRPr="00FE55F8">
        <w:rPr>
          <w:rFonts w:asciiTheme="majorHAnsi" w:hAnsiTheme="majorHAnsi" w:cs="Times New Roman"/>
          <w:i/>
          <w:iCs/>
          <w:sz w:val="20"/>
          <w:szCs w:val="20"/>
        </w:rPr>
        <w:t xml:space="preserve">Systematic </w:t>
      </w:r>
      <w:proofErr w:type="spellStart"/>
      <w:r w:rsidR="00526556" w:rsidRPr="00FE55F8">
        <w:rPr>
          <w:rFonts w:asciiTheme="majorHAnsi" w:hAnsiTheme="majorHAnsi" w:cs="Times New Roman"/>
          <w:i/>
          <w:iCs/>
          <w:sz w:val="20"/>
          <w:szCs w:val="20"/>
        </w:rPr>
        <w:t>Literatur</w:t>
      </w:r>
      <w:proofErr w:type="spellEnd"/>
      <w:r w:rsidR="00526556" w:rsidRPr="00FE55F8">
        <w:rPr>
          <w:rFonts w:asciiTheme="majorHAnsi" w:hAnsiTheme="majorHAnsi" w:cs="Times New Roman"/>
          <w:i/>
          <w:iCs/>
          <w:sz w:val="20"/>
          <w:szCs w:val="20"/>
        </w:rPr>
        <w:t xml:space="preserve"> Review</w:t>
      </w:r>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elit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in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ngumpulk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nganalisis</w:t>
      </w:r>
      <w:proofErr w:type="spellEnd"/>
      <w:r w:rsidR="00526556" w:rsidRPr="004A7FC8">
        <w:rPr>
          <w:rFonts w:asciiTheme="majorHAnsi" w:hAnsiTheme="majorHAnsi" w:cs="Times New Roman"/>
          <w:sz w:val="20"/>
          <w:szCs w:val="20"/>
        </w:rPr>
        <w:t xml:space="preserve"> </w:t>
      </w:r>
      <w:r w:rsidR="00526556" w:rsidRPr="003B70D7">
        <w:rPr>
          <w:rFonts w:asciiTheme="majorHAnsi" w:hAnsiTheme="majorHAnsi" w:cs="Times New Roman"/>
          <w:i/>
          <w:iCs/>
          <w:sz w:val="20"/>
          <w:szCs w:val="20"/>
        </w:rPr>
        <w:t>survey paper</w:t>
      </w:r>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terdahulu</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ri</w:t>
      </w:r>
      <w:proofErr w:type="spellEnd"/>
      <w:r w:rsidR="00526556" w:rsidRPr="004A7FC8">
        <w:rPr>
          <w:rFonts w:asciiTheme="majorHAnsi" w:hAnsiTheme="majorHAnsi" w:cs="Times New Roman"/>
          <w:sz w:val="20"/>
          <w:szCs w:val="20"/>
        </w:rPr>
        <w:t xml:space="preserve"> 2 kata </w:t>
      </w:r>
      <w:proofErr w:type="spellStart"/>
      <w:r w:rsidR="00526556" w:rsidRPr="004A7FC8">
        <w:rPr>
          <w:rFonts w:asciiTheme="majorHAnsi" w:hAnsiTheme="majorHAnsi" w:cs="Times New Roman"/>
          <w:sz w:val="20"/>
          <w:szCs w:val="20"/>
        </w:rPr>
        <w:t>kunc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yaitu</w:t>
      </w:r>
      <w:proofErr w:type="spellEnd"/>
      <w:r w:rsidR="00526556" w:rsidRPr="004A7FC8">
        <w:rPr>
          <w:rFonts w:asciiTheme="majorHAnsi" w:hAnsiTheme="majorHAnsi" w:cs="Times New Roman"/>
          <w:sz w:val="20"/>
          <w:szCs w:val="20"/>
        </w:rPr>
        <w:t xml:space="preserve"> "</w:t>
      </w:r>
      <w:r w:rsidR="00526556" w:rsidRPr="004A7FC8">
        <w:rPr>
          <w:rFonts w:asciiTheme="majorHAnsi" w:hAnsiTheme="majorHAnsi" w:cs="Times New Roman"/>
          <w:i/>
          <w:iCs/>
          <w:sz w:val="20"/>
          <w:szCs w:val="20"/>
        </w:rPr>
        <w:t xml:space="preserve"> Comparative of Automated Software Testing Tools</w:t>
      </w:r>
      <w:r w:rsidR="00526556" w:rsidRPr="004A7FC8">
        <w:rPr>
          <w:rFonts w:asciiTheme="majorHAnsi" w:hAnsiTheme="majorHAnsi" w:cs="Times New Roman"/>
          <w:sz w:val="20"/>
          <w:szCs w:val="20"/>
        </w:rPr>
        <w:t xml:space="preserve"> " dan "</w:t>
      </w:r>
      <w:r w:rsidR="00526556" w:rsidRPr="004A7FC8">
        <w:rPr>
          <w:rFonts w:asciiTheme="majorHAnsi" w:hAnsiTheme="majorHAnsi" w:cs="Times New Roman"/>
          <w:i/>
          <w:iCs/>
          <w:sz w:val="20"/>
          <w:szCs w:val="20"/>
        </w:rPr>
        <w:t xml:space="preserve"> A Critical Analysis of Automated Software Testing Tools</w:t>
      </w:r>
      <w:r w:rsidR="00526556" w:rsidRPr="004A7FC8">
        <w:rPr>
          <w:rFonts w:asciiTheme="majorHAnsi" w:hAnsiTheme="majorHAnsi" w:cs="Times New Roman"/>
          <w:sz w:val="20"/>
          <w:szCs w:val="20"/>
        </w:rPr>
        <w:t xml:space="preserve"> " </w:t>
      </w:r>
      <w:proofErr w:type="spellStart"/>
      <w:r w:rsidR="00526556" w:rsidRPr="004A7FC8">
        <w:rPr>
          <w:rFonts w:asciiTheme="majorHAnsi" w:hAnsiTheme="majorHAnsi" w:cs="Times New Roman"/>
          <w:sz w:val="20"/>
          <w:szCs w:val="20"/>
        </w:rPr>
        <w:t>pada</w:t>
      </w:r>
      <w:proofErr w:type="spellEnd"/>
      <w:r w:rsidR="00526556" w:rsidRPr="004A7FC8">
        <w:rPr>
          <w:rFonts w:asciiTheme="majorHAnsi" w:hAnsiTheme="majorHAnsi" w:cs="Times New Roman"/>
          <w:sz w:val="20"/>
          <w:szCs w:val="20"/>
        </w:rPr>
        <w:t xml:space="preserve"> Google Scholar </w:t>
      </w:r>
      <w:proofErr w:type="spellStart"/>
      <w:r w:rsidR="00526556" w:rsidRPr="004A7FC8">
        <w:rPr>
          <w:rFonts w:asciiTheme="majorHAnsi" w:hAnsiTheme="majorHAnsi" w:cs="Times New Roman"/>
          <w:sz w:val="20"/>
          <w:szCs w:val="20"/>
        </w:rPr>
        <w:t>deng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rentang</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lastRenderedPageBreak/>
        <w:t>waktu</w:t>
      </w:r>
      <w:proofErr w:type="spellEnd"/>
      <w:r w:rsidR="00526556" w:rsidRPr="004A7FC8">
        <w:rPr>
          <w:rFonts w:asciiTheme="majorHAnsi" w:hAnsiTheme="majorHAnsi" w:cs="Times New Roman"/>
          <w:sz w:val="20"/>
          <w:szCs w:val="20"/>
        </w:rPr>
        <w:t xml:space="preserve"> 2010 – 2020. </w:t>
      </w:r>
      <w:proofErr w:type="spellStart"/>
      <w:r w:rsidR="00526556" w:rsidRPr="004A7FC8">
        <w:rPr>
          <w:rFonts w:asciiTheme="majorHAnsi" w:hAnsiTheme="majorHAnsi" w:cs="Times New Roman"/>
          <w:sz w:val="20"/>
          <w:szCs w:val="20"/>
        </w:rPr>
        <w:t>Hasil</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ri</w:t>
      </w:r>
      <w:proofErr w:type="spellEnd"/>
      <w:r w:rsidR="00526556" w:rsidRPr="004A7FC8">
        <w:rPr>
          <w:rFonts w:asciiTheme="majorHAnsi" w:hAnsiTheme="majorHAnsi" w:cs="Times New Roman"/>
          <w:sz w:val="20"/>
          <w:szCs w:val="20"/>
        </w:rPr>
        <w:t xml:space="preserve"> </w:t>
      </w:r>
      <w:r w:rsidR="00526556" w:rsidRPr="009846D4">
        <w:rPr>
          <w:rFonts w:asciiTheme="majorHAnsi" w:hAnsiTheme="majorHAnsi" w:cs="Times New Roman"/>
          <w:i/>
          <w:iCs/>
          <w:sz w:val="20"/>
          <w:szCs w:val="20"/>
        </w:rPr>
        <w:t>paper</w:t>
      </w:r>
      <w:r w:rsidR="00526556" w:rsidRPr="004A7FC8">
        <w:rPr>
          <w:rFonts w:asciiTheme="majorHAnsi" w:hAnsiTheme="majorHAnsi" w:cs="Times New Roman"/>
          <w:sz w:val="20"/>
          <w:szCs w:val="20"/>
        </w:rPr>
        <w:t xml:space="preserve"> yang </w:t>
      </w:r>
      <w:proofErr w:type="spellStart"/>
      <w:r w:rsidR="00526556" w:rsidRPr="004A7FC8">
        <w:rPr>
          <w:rFonts w:asciiTheme="majorHAnsi" w:hAnsiTheme="majorHAnsi" w:cs="Times New Roman"/>
          <w:sz w:val="20"/>
          <w:szCs w:val="20"/>
        </w:rPr>
        <w:t>dikumpulk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lalui</w:t>
      </w:r>
      <w:proofErr w:type="spellEnd"/>
      <w:r w:rsidR="00526556" w:rsidRPr="004A7FC8">
        <w:rPr>
          <w:rFonts w:asciiTheme="majorHAnsi" w:hAnsiTheme="majorHAnsi" w:cs="Times New Roman"/>
          <w:sz w:val="20"/>
          <w:szCs w:val="20"/>
        </w:rPr>
        <w:t xml:space="preserve"> 5 </w:t>
      </w:r>
      <w:proofErr w:type="spellStart"/>
      <w:r w:rsidR="00526556" w:rsidRPr="004A7FC8">
        <w:rPr>
          <w:rFonts w:asciiTheme="majorHAnsi" w:hAnsiTheme="majorHAnsi" w:cs="Times New Roman"/>
          <w:sz w:val="20"/>
          <w:szCs w:val="20"/>
        </w:rPr>
        <w:t>tahapan</w:t>
      </w:r>
      <w:proofErr w:type="spellEnd"/>
      <w:r w:rsidR="00526556" w:rsidRPr="004A7FC8">
        <w:rPr>
          <w:rFonts w:asciiTheme="majorHAnsi" w:hAnsiTheme="majorHAnsi" w:cs="Times New Roman"/>
          <w:sz w:val="20"/>
          <w:szCs w:val="20"/>
        </w:rPr>
        <w:t xml:space="preserve"> SLR, </w:t>
      </w:r>
      <w:proofErr w:type="spellStart"/>
      <w:r w:rsidR="00526556" w:rsidRPr="004A7FC8">
        <w:rPr>
          <w:rFonts w:asciiTheme="majorHAnsi" w:hAnsiTheme="majorHAnsi" w:cs="Times New Roman"/>
          <w:sz w:val="20"/>
          <w:szCs w:val="20"/>
        </w:rPr>
        <w:t>menghasilkan</w:t>
      </w:r>
      <w:proofErr w:type="spellEnd"/>
      <w:r w:rsidR="00526556" w:rsidRPr="004A7FC8">
        <w:rPr>
          <w:rFonts w:asciiTheme="majorHAnsi" w:hAnsiTheme="majorHAnsi" w:cs="Times New Roman"/>
          <w:sz w:val="20"/>
          <w:szCs w:val="20"/>
        </w:rPr>
        <w:t xml:space="preserve"> 11 </w:t>
      </w:r>
      <w:r w:rsidR="00526556" w:rsidRPr="009846D4">
        <w:rPr>
          <w:rFonts w:asciiTheme="majorHAnsi" w:hAnsiTheme="majorHAnsi" w:cs="Times New Roman"/>
          <w:i/>
          <w:iCs/>
          <w:sz w:val="20"/>
          <w:szCs w:val="20"/>
        </w:rPr>
        <w:t>paper</w:t>
      </w:r>
      <w:r w:rsidR="00526556" w:rsidRPr="004A7FC8">
        <w:rPr>
          <w:rFonts w:asciiTheme="majorHAnsi" w:hAnsiTheme="majorHAnsi" w:cs="Times New Roman"/>
          <w:sz w:val="20"/>
          <w:szCs w:val="20"/>
        </w:rPr>
        <w:t xml:space="preserve"> yang di </w:t>
      </w:r>
      <w:r w:rsidR="00526556" w:rsidRPr="003E37A0">
        <w:rPr>
          <w:rFonts w:asciiTheme="majorHAnsi" w:hAnsiTheme="majorHAnsi" w:cs="Times New Roman"/>
          <w:i/>
          <w:iCs/>
          <w:sz w:val="20"/>
          <w:szCs w:val="20"/>
        </w:rPr>
        <w:t>review</w:t>
      </w:r>
      <w:r w:rsidR="00526556" w:rsidRPr="004A7FC8">
        <w:rPr>
          <w:rFonts w:asciiTheme="majorHAnsi" w:hAnsiTheme="majorHAnsi" w:cs="Times New Roman"/>
          <w:sz w:val="20"/>
          <w:szCs w:val="20"/>
        </w:rPr>
        <w:t xml:space="preserve">. Dari 11 </w:t>
      </w:r>
      <w:proofErr w:type="spellStart"/>
      <w:r w:rsidR="00526556" w:rsidRPr="004A7FC8">
        <w:rPr>
          <w:rFonts w:asciiTheme="majorHAnsi" w:hAnsiTheme="majorHAnsi" w:cs="Times New Roman"/>
          <w:sz w:val="20"/>
          <w:szCs w:val="20"/>
        </w:rPr>
        <w:t>jurnal</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tersebu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iperoleh</w:t>
      </w:r>
      <w:proofErr w:type="spellEnd"/>
      <w:r w:rsidR="00526556" w:rsidRPr="004A7FC8">
        <w:rPr>
          <w:rFonts w:asciiTheme="majorHAnsi" w:hAnsiTheme="majorHAnsi" w:cs="Times New Roman"/>
          <w:sz w:val="20"/>
          <w:szCs w:val="20"/>
        </w:rPr>
        <w:t xml:space="preserve"> 5 </w:t>
      </w:r>
      <w:proofErr w:type="spellStart"/>
      <w:r w:rsidR="00526556" w:rsidRPr="004A7FC8">
        <w:rPr>
          <w:rFonts w:asciiTheme="majorHAnsi" w:hAnsiTheme="majorHAnsi" w:cs="Times New Roman"/>
          <w:sz w:val="20"/>
          <w:szCs w:val="20"/>
        </w:rPr>
        <w:t>al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uji</w:t>
      </w:r>
      <w:proofErr w:type="spellEnd"/>
      <w:r w:rsidR="00526556" w:rsidRPr="004A7FC8">
        <w:rPr>
          <w:rFonts w:asciiTheme="majorHAnsi" w:hAnsiTheme="majorHAnsi" w:cs="Times New Roman"/>
          <w:sz w:val="20"/>
          <w:szCs w:val="20"/>
        </w:rPr>
        <w:t xml:space="preserve"> yang </w:t>
      </w:r>
      <w:proofErr w:type="spellStart"/>
      <w:r w:rsidR="00526556" w:rsidRPr="004A7FC8">
        <w:rPr>
          <w:rFonts w:asciiTheme="majorHAnsi" w:hAnsiTheme="majorHAnsi" w:cs="Times New Roman"/>
          <w:sz w:val="20"/>
          <w:szCs w:val="20"/>
        </w:rPr>
        <w:t>sering</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ibahas</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yaitu</w:t>
      </w:r>
      <w:proofErr w:type="spellEnd"/>
      <w:r w:rsidR="00526556" w:rsidRPr="004A7FC8">
        <w:rPr>
          <w:rFonts w:asciiTheme="majorHAnsi" w:hAnsiTheme="majorHAnsi" w:cs="Times New Roman"/>
          <w:sz w:val="20"/>
          <w:szCs w:val="20"/>
        </w:rPr>
        <w:t xml:space="preserve"> Selenium, QTP, Test </w:t>
      </w:r>
      <w:proofErr w:type="spellStart"/>
      <w:r w:rsidR="00526556" w:rsidRPr="004A7FC8">
        <w:rPr>
          <w:rFonts w:asciiTheme="majorHAnsi" w:hAnsiTheme="majorHAnsi" w:cs="Times New Roman"/>
          <w:sz w:val="20"/>
          <w:szCs w:val="20"/>
        </w:rPr>
        <w:t>Compelete</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Watir</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Ranorex</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Hasil</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elit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in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nunjukk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bahwa</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tidak</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ada</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al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guj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otomatis</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rangk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lunak</w:t>
      </w:r>
      <w:proofErr w:type="spellEnd"/>
      <w:r w:rsidR="00526556" w:rsidRPr="004A7FC8">
        <w:rPr>
          <w:rFonts w:asciiTheme="majorHAnsi" w:hAnsiTheme="majorHAnsi" w:cs="Times New Roman"/>
          <w:sz w:val="20"/>
          <w:szCs w:val="20"/>
        </w:rPr>
        <w:t xml:space="preserve"> yang </w:t>
      </w:r>
      <w:proofErr w:type="spellStart"/>
      <w:r w:rsidR="00526556" w:rsidRPr="004A7FC8">
        <w:rPr>
          <w:rFonts w:asciiTheme="majorHAnsi" w:hAnsiTheme="majorHAnsi" w:cs="Times New Roman"/>
          <w:sz w:val="20"/>
          <w:szCs w:val="20"/>
        </w:rPr>
        <w:t>benar-benar</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sempurna</w:t>
      </w:r>
      <w:proofErr w:type="spellEnd"/>
      <w:r w:rsidR="00EE1487">
        <w:rPr>
          <w:rFonts w:asciiTheme="majorHAnsi" w:hAnsiTheme="majorHAnsi" w:cs="Times New Roman"/>
          <w:sz w:val="20"/>
          <w:szCs w:val="20"/>
        </w:rPr>
        <w:t>,</w:t>
      </w:r>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karena</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setiap</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al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guj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otomatis</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rangk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lunak</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milik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kelebih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kelemahannya</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asing-masing</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iharapk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hasil</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elit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in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p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mbantu</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guj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rangk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lunak</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alam</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memilih</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alat</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penguji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otomatis</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sesuai</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dengan</w:t>
      </w:r>
      <w:proofErr w:type="spellEnd"/>
      <w:r w:rsidR="00526556" w:rsidRPr="004A7FC8">
        <w:rPr>
          <w:rFonts w:asciiTheme="majorHAnsi" w:hAnsiTheme="majorHAnsi" w:cs="Times New Roman"/>
          <w:sz w:val="20"/>
          <w:szCs w:val="20"/>
        </w:rPr>
        <w:t xml:space="preserve"> </w:t>
      </w:r>
      <w:proofErr w:type="spellStart"/>
      <w:r w:rsidR="00526556" w:rsidRPr="004A7FC8">
        <w:rPr>
          <w:rFonts w:asciiTheme="majorHAnsi" w:hAnsiTheme="majorHAnsi" w:cs="Times New Roman"/>
          <w:sz w:val="20"/>
          <w:szCs w:val="20"/>
        </w:rPr>
        <w:t>kebutuhannya</w:t>
      </w:r>
      <w:proofErr w:type="spellEnd"/>
      <w:r w:rsidR="00526556" w:rsidRPr="004A7FC8">
        <w:rPr>
          <w:rFonts w:asciiTheme="majorHAnsi" w:hAnsiTheme="majorHAnsi" w:cs="Times New Roman"/>
          <w:sz w:val="20"/>
          <w:szCs w:val="20"/>
        </w:rPr>
        <w:t>.</w:t>
      </w:r>
      <w:bookmarkEnd w:id="6"/>
    </w:p>
    <w:p w14:paraId="497D4AC0" w14:textId="77777777" w:rsidR="00D453A2" w:rsidRPr="004A7FC8" w:rsidRDefault="00D453A2" w:rsidP="00CA38D7">
      <w:pPr>
        <w:jc w:val="both"/>
        <w:rPr>
          <w:rFonts w:asciiTheme="majorHAnsi" w:hAnsiTheme="majorHAnsi" w:cs="Arial"/>
          <w:b/>
          <w:i/>
          <w:sz w:val="20"/>
          <w:szCs w:val="20"/>
          <w:lang w:val="id-ID"/>
        </w:rPr>
      </w:pPr>
    </w:p>
    <w:p w14:paraId="66A989AE" w14:textId="48209D8A" w:rsidR="00D453A2" w:rsidRPr="004A7FC8" w:rsidRDefault="00D453A2" w:rsidP="00CA38D7">
      <w:pPr>
        <w:jc w:val="both"/>
        <w:rPr>
          <w:rFonts w:asciiTheme="majorHAnsi" w:hAnsiTheme="majorHAnsi" w:cs="Arial"/>
          <w:i/>
          <w:sz w:val="20"/>
          <w:szCs w:val="20"/>
          <w:lang w:val="id-ID"/>
        </w:rPr>
      </w:pPr>
      <w:r w:rsidRPr="004A7FC8">
        <w:rPr>
          <w:rFonts w:asciiTheme="majorHAnsi" w:hAnsiTheme="majorHAnsi" w:cs="Arial"/>
          <w:b/>
          <w:i/>
          <w:sz w:val="20"/>
          <w:szCs w:val="20"/>
          <w:lang w:val="id-ID"/>
        </w:rPr>
        <w:t>Kata Kunci</w:t>
      </w:r>
      <w:r w:rsidR="004A68A3" w:rsidRPr="004A7FC8">
        <w:rPr>
          <w:rFonts w:asciiTheme="majorHAnsi" w:hAnsiTheme="majorHAnsi" w:cs="Arial"/>
          <w:i/>
          <w:sz w:val="20"/>
          <w:szCs w:val="20"/>
          <w:lang w:val="id-ID"/>
        </w:rPr>
        <w:t xml:space="preserve">: </w:t>
      </w:r>
      <w:bookmarkStart w:id="7" w:name="_Hlk46047252"/>
      <w:proofErr w:type="spellStart"/>
      <w:r w:rsidR="004A68A3" w:rsidRPr="004A7FC8">
        <w:rPr>
          <w:rFonts w:asciiTheme="majorHAnsi" w:hAnsiTheme="majorHAnsi" w:cs="Arial"/>
          <w:i/>
          <w:sz w:val="20"/>
          <w:szCs w:val="20"/>
          <w:lang w:val="en-ID"/>
        </w:rPr>
        <w:t>Alat</w:t>
      </w:r>
      <w:proofErr w:type="spellEnd"/>
      <w:r w:rsidR="004A68A3" w:rsidRPr="004A7FC8">
        <w:rPr>
          <w:rFonts w:asciiTheme="majorHAnsi" w:hAnsiTheme="majorHAnsi" w:cs="Arial"/>
          <w:i/>
          <w:sz w:val="20"/>
          <w:szCs w:val="20"/>
          <w:lang w:val="en-ID"/>
        </w:rPr>
        <w:t xml:space="preserve"> </w:t>
      </w:r>
      <w:proofErr w:type="spellStart"/>
      <w:r w:rsidR="004A68A3" w:rsidRPr="004A7FC8">
        <w:rPr>
          <w:rFonts w:asciiTheme="majorHAnsi" w:hAnsiTheme="majorHAnsi" w:cs="Arial"/>
          <w:i/>
          <w:sz w:val="20"/>
          <w:szCs w:val="20"/>
          <w:lang w:val="en-ID"/>
        </w:rPr>
        <w:t>Pengujian</w:t>
      </w:r>
      <w:proofErr w:type="spellEnd"/>
      <w:r w:rsidR="004A68A3" w:rsidRPr="004A7FC8">
        <w:rPr>
          <w:rFonts w:asciiTheme="majorHAnsi" w:hAnsiTheme="majorHAnsi" w:cs="Arial"/>
          <w:i/>
          <w:sz w:val="20"/>
          <w:szCs w:val="20"/>
          <w:lang w:val="en-ID"/>
        </w:rPr>
        <w:t xml:space="preserve"> </w:t>
      </w:r>
      <w:proofErr w:type="spellStart"/>
      <w:r w:rsidR="004A68A3" w:rsidRPr="004A7FC8">
        <w:rPr>
          <w:rFonts w:asciiTheme="majorHAnsi" w:hAnsiTheme="majorHAnsi" w:cs="Arial"/>
          <w:i/>
          <w:sz w:val="20"/>
          <w:szCs w:val="20"/>
          <w:lang w:val="en-ID"/>
        </w:rPr>
        <w:t>Otomatis</w:t>
      </w:r>
      <w:proofErr w:type="spellEnd"/>
      <w:r w:rsidR="004A68A3" w:rsidRPr="004A7FC8">
        <w:rPr>
          <w:rFonts w:asciiTheme="majorHAnsi" w:hAnsiTheme="majorHAnsi" w:cs="Arial"/>
          <w:i/>
          <w:sz w:val="20"/>
          <w:szCs w:val="20"/>
          <w:lang w:val="en-ID"/>
        </w:rPr>
        <w:t xml:space="preserve">, </w:t>
      </w:r>
      <w:proofErr w:type="spellStart"/>
      <w:r w:rsidR="004A68A3" w:rsidRPr="004A7FC8">
        <w:rPr>
          <w:rFonts w:asciiTheme="majorHAnsi" w:hAnsiTheme="majorHAnsi" w:cs="Arial"/>
          <w:i/>
          <w:sz w:val="20"/>
          <w:szCs w:val="20"/>
          <w:lang w:val="en-ID"/>
        </w:rPr>
        <w:t>Pengujian</w:t>
      </w:r>
      <w:proofErr w:type="spellEnd"/>
      <w:r w:rsidR="004A68A3" w:rsidRPr="004A7FC8">
        <w:rPr>
          <w:rFonts w:asciiTheme="majorHAnsi" w:hAnsiTheme="majorHAnsi" w:cs="Arial"/>
          <w:i/>
          <w:sz w:val="20"/>
          <w:szCs w:val="20"/>
          <w:lang w:val="en-ID"/>
        </w:rPr>
        <w:t xml:space="preserve"> </w:t>
      </w:r>
      <w:proofErr w:type="spellStart"/>
      <w:r w:rsidR="004A68A3" w:rsidRPr="004A7FC8">
        <w:rPr>
          <w:rFonts w:asciiTheme="majorHAnsi" w:hAnsiTheme="majorHAnsi" w:cs="Arial"/>
          <w:i/>
          <w:sz w:val="20"/>
          <w:szCs w:val="20"/>
          <w:lang w:val="en-ID"/>
        </w:rPr>
        <w:t>Perangkat</w:t>
      </w:r>
      <w:proofErr w:type="spellEnd"/>
      <w:r w:rsidR="004A68A3" w:rsidRPr="004A7FC8">
        <w:rPr>
          <w:rFonts w:asciiTheme="majorHAnsi" w:hAnsiTheme="majorHAnsi" w:cs="Arial"/>
          <w:i/>
          <w:sz w:val="20"/>
          <w:szCs w:val="20"/>
          <w:lang w:val="en-ID"/>
        </w:rPr>
        <w:t xml:space="preserve"> </w:t>
      </w:r>
      <w:proofErr w:type="spellStart"/>
      <w:r w:rsidR="004A68A3" w:rsidRPr="004A7FC8">
        <w:rPr>
          <w:rFonts w:asciiTheme="majorHAnsi" w:hAnsiTheme="majorHAnsi" w:cs="Arial"/>
          <w:i/>
          <w:sz w:val="20"/>
          <w:szCs w:val="20"/>
          <w:lang w:val="en-ID"/>
        </w:rPr>
        <w:t>Lunak</w:t>
      </w:r>
      <w:proofErr w:type="spellEnd"/>
      <w:r w:rsidR="004A68A3" w:rsidRPr="004A7FC8">
        <w:rPr>
          <w:rFonts w:asciiTheme="majorHAnsi" w:hAnsiTheme="majorHAnsi" w:cs="Arial"/>
          <w:i/>
          <w:sz w:val="20"/>
          <w:szCs w:val="20"/>
          <w:lang w:val="en-ID"/>
        </w:rPr>
        <w:t>, Systematic Literature Review</w:t>
      </w:r>
      <w:bookmarkEnd w:id="7"/>
    </w:p>
    <w:p w14:paraId="1113C190" w14:textId="77777777" w:rsidR="00EE0A3F" w:rsidRPr="004A7FC8" w:rsidRDefault="00EE0A3F" w:rsidP="00CA38D7">
      <w:pPr>
        <w:pStyle w:val="Default"/>
        <w:jc w:val="both"/>
        <w:rPr>
          <w:rFonts w:asciiTheme="majorHAnsi" w:hAnsiTheme="majorHAnsi" w:cs="Calibri"/>
          <w:i/>
          <w:sz w:val="20"/>
          <w:szCs w:val="20"/>
        </w:rPr>
      </w:pPr>
    </w:p>
    <w:p w14:paraId="3DF573A0" w14:textId="6E0A0F56" w:rsidR="00D453A2" w:rsidRPr="00A44B9D" w:rsidRDefault="00A44B9D" w:rsidP="00CA38D7">
      <w:pPr>
        <w:pStyle w:val="Default"/>
        <w:jc w:val="center"/>
        <w:rPr>
          <w:rFonts w:asciiTheme="majorHAnsi" w:hAnsiTheme="majorHAnsi" w:cs="Calibri"/>
          <w:b/>
          <w:sz w:val="20"/>
          <w:szCs w:val="20"/>
          <w:lang w:val="en-US"/>
        </w:rPr>
      </w:pPr>
      <w:r>
        <w:rPr>
          <w:rFonts w:asciiTheme="majorHAnsi" w:hAnsiTheme="majorHAnsi" w:cs="Calibri"/>
          <w:b/>
          <w:sz w:val="20"/>
          <w:szCs w:val="20"/>
          <w:lang w:val="en-US"/>
        </w:rPr>
        <w:t>INTRODUCTION</w:t>
      </w:r>
    </w:p>
    <w:p w14:paraId="0C619174" w14:textId="77777777" w:rsidR="00EE0A3F" w:rsidRPr="004A7FC8" w:rsidRDefault="00EE0A3F" w:rsidP="00CA38D7">
      <w:pPr>
        <w:pStyle w:val="Default"/>
        <w:jc w:val="center"/>
        <w:rPr>
          <w:rFonts w:asciiTheme="majorHAnsi" w:hAnsiTheme="majorHAnsi" w:cs="Calibri"/>
          <w:b/>
          <w:sz w:val="20"/>
          <w:szCs w:val="20"/>
        </w:rPr>
      </w:pPr>
    </w:p>
    <w:p w14:paraId="1615B7D4" w14:textId="1D4F02EE" w:rsidR="00EE0A3F" w:rsidRPr="004A7FC8" w:rsidRDefault="00A44B9D" w:rsidP="00CA38D7">
      <w:pPr>
        <w:ind w:firstLine="567"/>
        <w:jc w:val="both"/>
        <w:rPr>
          <w:rFonts w:asciiTheme="majorHAnsi" w:hAnsiTheme="majorHAnsi" w:cs="Times New Roman"/>
          <w:sz w:val="20"/>
          <w:szCs w:val="20"/>
        </w:rPr>
      </w:pPr>
      <w:bookmarkStart w:id="8" w:name="_Hlk46047355"/>
      <w:r w:rsidRPr="00A44B9D">
        <w:rPr>
          <w:rFonts w:asciiTheme="majorHAnsi" w:hAnsiTheme="majorHAnsi" w:cs="Times New Roman"/>
          <w:sz w:val="20"/>
          <w:szCs w:val="20"/>
        </w:rPr>
        <w:t>Software testing is one of the most important processes in software development. According to</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abstract":"Testing is major component of any software engineering process meant to produce high quality application.\\r\\nTesting aims at finding errors in the tested object and giving confidence in its correct behavior by executing the tested\\r\\nobject with input values. The objective of the research is to conduct a comparative study of automated testing tools such\\r\\nas the Quick Test Professional, selenium, watir, Sahi etc. based on criteria such as the efforts involved with generating test\\r\\nscripts, cap ability to play back the scripts, result reports, speed and cost. The fundamental goal is to analyze the features\\r\\nsupported by these functional testing tools that aid in minimizing the resources in test script maintenance and increasing\\r\\nefficiency for script reuse.","author":[{"dropping-particle":"","family":"Malik","given":"Vinita","non-dropping-particle":"","parse-names":false,"suffix":""},{"dropping-particle":"","family":"Gahlan","given":"Mamta","non-dropping-particle":"","parse-names":false,"suffix":""}],"container-title":"International Journal of Latest Trends in Engineering and Technology","id":"ITEM-1","issue":"3","issued":{"date-parts":[["2016"]]},"page":"8","title":"Comparative Study of Automated Web Testing Tools","type":"article-journal","volume":"6"},"uris":["http://www.mendeley.com/documents/?uuid=bd4fdec1-b547-4e30-ab24-664c9994d17e"]}],"mendeley":{"formattedCitation":"(Malik &amp; Gahlan, 2016)","plainTextFormattedCitation":"(Malik &amp; Gahlan, 2016)","previouslyFormattedCitation":"(Malik &amp; Gahlan, 2016)"},"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Malik &amp; Gahlan, 2016)</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r w:rsidRPr="00A44B9D">
        <w:rPr>
          <w:rFonts w:asciiTheme="majorHAnsi" w:hAnsiTheme="majorHAnsi" w:cs="Times New Roman"/>
          <w:sz w:val="20"/>
          <w:szCs w:val="20"/>
        </w:rPr>
        <w:t>testing is a major component of any software engineering process which is meant to produce high quality applications. This test aims to ensure that the software developed meets all functional requirements, user needs, and is free from all forms of defects and errors</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EE0A3F" w:rsidRPr="004A7FC8">
        <w:rPr>
          <w:rFonts w:asciiTheme="majorHAnsi" w:hAnsiTheme="majorHAnsi" w:cs="Times New Roman"/>
          <w:sz w:val="20"/>
          <w:szCs w:val="20"/>
        </w:rPr>
        <w:instrText>ADDIN CSL_CITATION {"citationItems":[{"id":"ITEM-1","itemData":{"DOI":"10.1088/1742-6596/1378/4/042030","ISSN":"17426596","abstract":"Software testing is a crucial part of software development, it ensures that the software been developed performs all functional requirements and is free from any form of defect and errors. This ensures that the software is of good quality and standard. While testing a software, it is important to be time and cost consciousness. This reason has made most testers switch from the manual testing process to automation of software testing, to reduce time and cost. But then selecting a software testing tool for automated testing that best fit a project is important yet challenging task, the objective of this paper is to evaluate some of the most used software testing tool, identify their strength and weakness and also the field where they can be employed, either for mobile testing, web service testing or both. The method utilized in the paper involved the analysis of recommended literatures to pinpoint necessary testing tools selected based on inclusion and exclusion criteria, that were evaluated. The result of the analysis indicted that based on the selected criteria, testing tools that supports web platform testing made up 17%, while tools that supported desktop and mobile platforms was 10% and 7% respectively. also, 7% of the tools examined were found to be open source tools while 12% were licensed tools. 10% of the testing tools examined supported the test result and report generation criterion while tools that require the knowledge of programming language was least as only 3% of examined tools supported this criterion. It was observed that there is no one perfect tool for testing, but for a particular testing purpose, tradeoffs can be made to select the best tool depending on the size of the project, the budgeted cost for testing, the platform of the application and also the language that is used to develop the project.","author":[{"dropping-particle":"","family":"Okezie","given":"F.","non-dropping-particle":"","parse-names":false,"suffix":""},{"dropping-particle":"","family":"Odun-Ayo","given":"I.","non-dropping-particle":"","parse-names":false,"suffix":""},{"dropping-particle":"","family":"Bogle","given":"S.","non-dropping-particle":"","parse-names":false,"suffix":""}],"container-title":"Journal of Physics: Conference Series","id":"ITEM-1","issue":"4","issued":{"date-parts":[["2019"]]},"title":"A Critical Analysis of Software Testing Tools","type":"article-journal","volume":"1378"},"uris":["http://www.mendeley.com/documents/?uuid=454079cf-92da-4135-9aa6-664733f3065a"]}],"mendeley":{"formattedCitation":"(Okezie et al., 2019)","manualFormatting":"(Okezie, Odun-Ayo, &amp; Bogle, 2019)","plainTextFormattedCitation":"(Okezie et al., 2019)","previouslyFormattedCitation":"(Okezie et al., 2019)"},"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EE0A3F" w:rsidRPr="004A7FC8">
        <w:rPr>
          <w:rFonts w:asciiTheme="majorHAnsi" w:hAnsiTheme="majorHAnsi" w:cs="Times New Roman"/>
          <w:noProof/>
          <w:sz w:val="20"/>
          <w:szCs w:val="20"/>
        </w:rPr>
        <w:t>(Okezie, Odun-Ayo, &amp; Bogle, 2019)</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r w:rsidRPr="00A44B9D">
        <w:rPr>
          <w:rFonts w:asciiTheme="majorHAnsi" w:hAnsiTheme="majorHAnsi" w:cs="Times New Roman"/>
          <w:sz w:val="20"/>
          <w:szCs w:val="20"/>
        </w:rPr>
        <w:t>In other words, this test plays an important role in the success of software development.</w:t>
      </w:r>
    </w:p>
    <w:p w14:paraId="1EB412C7" w14:textId="77777777" w:rsidR="008D5A0C" w:rsidRDefault="00A44B9D" w:rsidP="00CA38D7">
      <w:pPr>
        <w:ind w:firstLine="567"/>
        <w:jc w:val="both"/>
        <w:rPr>
          <w:rFonts w:asciiTheme="majorHAnsi" w:hAnsiTheme="majorHAnsi" w:cs="Times New Roman"/>
          <w:sz w:val="20"/>
          <w:szCs w:val="20"/>
        </w:rPr>
      </w:pPr>
      <w:r w:rsidRPr="00A44B9D">
        <w:rPr>
          <w:rFonts w:asciiTheme="majorHAnsi" w:hAnsiTheme="majorHAnsi" w:cs="Times New Roman"/>
          <w:sz w:val="20"/>
          <w:szCs w:val="20"/>
        </w:rPr>
        <w:t xml:space="preserve">Software testing </w:t>
      </w:r>
      <w:r w:rsidRPr="00497C88">
        <w:rPr>
          <w:rFonts w:asciiTheme="majorHAnsi" w:hAnsiTheme="majorHAnsi" w:cs="Times New Roman"/>
          <w:sz w:val="20"/>
          <w:szCs w:val="20"/>
        </w:rPr>
        <w:t>can be done by manual testing or automated testing</w:t>
      </w:r>
      <w:r w:rsidR="00C47F1A" w:rsidRPr="00497C88">
        <w:rPr>
          <w:rFonts w:asciiTheme="majorHAnsi" w:hAnsiTheme="majorHAnsi" w:cs="Times New Roman"/>
          <w:sz w:val="20"/>
          <w:szCs w:val="20"/>
        </w:rPr>
        <w:t xml:space="preserve"> </w:t>
      </w:r>
      <w:r w:rsidR="00C47F1A" w:rsidRPr="00497C88">
        <w:rPr>
          <w:rFonts w:asciiTheme="majorHAnsi" w:hAnsiTheme="majorHAnsi" w:cs="Times New Roman"/>
          <w:sz w:val="20"/>
          <w:szCs w:val="20"/>
        </w:rPr>
        <w:fldChar w:fldCharType="begin" w:fldLock="1"/>
      </w:r>
      <w:r w:rsidR="00C47F1A" w:rsidRPr="00497C88">
        <w:rPr>
          <w:rFonts w:asciiTheme="majorHAnsi" w:hAnsiTheme="majorHAnsi" w:cs="Times New Roman"/>
          <w:sz w:val="20"/>
          <w:szCs w:val="20"/>
        </w:rPr>
        <w:instrText>ADDIN CSL_CITATION {"citationItems":[{"id":"ITEM-1","itemData":{"ISSN":"2458-6528","abstract":"-Several researches have been done already on software testing tools but there are no specific standards. It is very important to classify these tools in order to make correct choice among them. Without classifying them the functionality of these tools can't be understood. So in this paper, we are proposing and doing survey of the taxonomy of different testing tools and further more doing the comparison of these tools. Since there exists manual testing tools also but we are focusing on the just automated testing tools that are web based as well as application based. The comparison of various tools that are management, loading and functional have been done on the basis of their attributes such as Operating system support, Programming language support, Browser support, License and etc.","author":[{"dropping-particle":"","family":"Shaukat","given":"Kamran","non-dropping-particle":"","parse-names":false,"suffix":""},{"dropping-particle":"","family":"Shaukat","given":"Usman","non-dropping-particle":"","parse-names":false,"suffix":""},{"dropping-particle":"","family":"Feroz","given":"Faran","non-dropping-particle":"","parse-names":false,"suffix":""},{"dropping-particle":"","family":"Kayani","given":"Shahraiz","non-dropping-particle":"","parse-names":false,"suffix":""},{"dropping-particle":"","family":"Akbar","given":"Ali","non-dropping-particle":"","parse-names":false,"suffix":""}],"container-title":"International Journal of Computer Science and Innovation","id":"ITEM-1","issue":"1","issued":{"date-parts":[["2015"]]},"page":"7-18","title":"Taxonomy of Automated Software Testing Tools","type":"article-journal","volume":"2015"},"uris":["http://www.mendeley.com/documents/?uuid=63860cb5-5236-4bb6-bfd2-36d4337cc2bf"]}],"mendeley":{"formattedCitation":"(Shaukat et al., 2015)","plainTextFormattedCitation":"(Shaukat et al., 2015)","previouslyFormattedCitation":"(Shaukat et al., 2015)"},"properties":{"noteIndex":0},"schema":"https://github.com/citation-style-language/schema/raw/master/csl-citation.json"}</w:instrText>
      </w:r>
      <w:r w:rsidR="00C47F1A" w:rsidRPr="00497C88">
        <w:rPr>
          <w:rFonts w:asciiTheme="majorHAnsi" w:hAnsiTheme="majorHAnsi" w:cs="Times New Roman"/>
          <w:sz w:val="20"/>
          <w:szCs w:val="20"/>
        </w:rPr>
        <w:fldChar w:fldCharType="separate"/>
      </w:r>
      <w:r w:rsidR="00C47F1A" w:rsidRPr="00497C88">
        <w:rPr>
          <w:rFonts w:asciiTheme="majorHAnsi" w:hAnsiTheme="majorHAnsi" w:cs="Times New Roman"/>
          <w:noProof/>
          <w:sz w:val="20"/>
          <w:szCs w:val="20"/>
        </w:rPr>
        <w:t>(Shaukat et al., 2015)</w:t>
      </w:r>
      <w:r w:rsidR="00C47F1A" w:rsidRPr="00497C88">
        <w:rPr>
          <w:rFonts w:asciiTheme="majorHAnsi" w:hAnsiTheme="majorHAnsi" w:cs="Times New Roman"/>
          <w:sz w:val="20"/>
          <w:szCs w:val="20"/>
        </w:rPr>
        <w:fldChar w:fldCharType="end"/>
      </w:r>
      <w:r w:rsidR="00C47F1A" w:rsidRPr="00497C88">
        <w:rPr>
          <w:rFonts w:asciiTheme="majorHAnsi" w:hAnsiTheme="majorHAnsi" w:cs="Times New Roman"/>
          <w:sz w:val="20"/>
          <w:szCs w:val="20"/>
        </w:rPr>
        <w:t>.</w:t>
      </w:r>
      <w:r w:rsidR="00EE0A3F" w:rsidRPr="00497C88">
        <w:rPr>
          <w:rFonts w:asciiTheme="majorHAnsi" w:hAnsiTheme="majorHAnsi" w:cs="Times New Roman"/>
          <w:sz w:val="20"/>
          <w:szCs w:val="20"/>
        </w:rPr>
        <w:t xml:space="preserve"> </w:t>
      </w:r>
      <w:r w:rsidRPr="00497C88">
        <w:rPr>
          <w:rFonts w:asciiTheme="majorHAnsi" w:hAnsiTheme="majorHAnsi" w:cs="Times New Roman"/>
          <w:sz w:val="20"/>
          <w:szCs w:val="20"/>
        </w:rPr>
        <w:t>Manual testing is performed by testers to manually test software for defects or errors</w:t>
      </w:r>
      <w:r w:rsidR="00D12B6A" w:rsidRPr="00497C88">
        <w:rPr>
          <w:rFonts w:asciiTheme="majorHAnsi" w:hAnsiTheme="majorHAnsi" w:cs="Times New Roman"/>
          <w:sz w:val="20"/>
          <w:szCs w:val="20"/>
          <w:lang w:val="id-ID"/>
        </w:rPr>
        <w:t xml:space="preserve"> </w:t>
      </w:r>
      <w:r w:rsidR="00C47F1A" w:rsidRPr="00497C88">
        <w:rPr>
          <w:rFonts w:asciiTheme="majorHAnsi" w:hAnsiTheme="majorHAnsi" w:cs="Times New Roman"/>
          <w:sz w:val="20"/>
          <w:szCs w:val="20"/>
          <w:lang w:val="id-ID"/>
        </w:rPr>
        <w:fldChar w:fldCharType="begin" w:fldLock="1"/>
      </w:r>
      <w:r w:rsidR="00C64D7F" w:rsidRPr="00497C88">
        <w:rPr>
          <w:rFonts w:asciiTheme="majorHAnsi" w:hAnsiTheme="majorHAnsi" w:cs="Times New Roman"/>
          <w:sz w:val="20"/>
          <w:szCs w:val="20"/>
          <w:lang w:val="id-ID"/>
        </w:rPr>
        <w:instrText>ADDIN CSL_CITATION {"citationItems":[{"id":"ITEM-1","itemData":{"author":[{"dropping-particle":"","family":"Malve","given":"Shruti","non-dropping-particle":"","parse-names":false,"suffix":""},{"dropping-particle":"","family":"Sharma","given":"Pradeep","non-dropping-particle":"","parse-names":false,"suffix":""}],"container-title":"International Journal of Scientific Research in Computer Science and Engineering","id":"ITEM-1","issue":"2","issued":{"date-parts":[["2017"]]},"page":"81-87","title":"Investigation of Manual and Automation Testing using Assorted Approaches","type":"article-journal","volume":"5"},"uris":["http://www.mendeley.com/documents/?uuid=4401847e-61ff-40fe-b15c-9c58cd67e945"]}],"mendeley":{"formattedCitation":"(Malve &amp; Sharma, 2017)","plainTextFormattedCitation":"(Malve &amp; Sharma, 2017)","previouslyFormattedCitation":"(Malve &amp; Sharma, 2017)"},"properties":{"noteIndex":0},"schema":"https://github.com/citation-style-language/schema/raw/master/csl-citation.json"}</w:instrText>
      </w:r>
      <w:r w:rsidR="00C47F1A" w:rsidRPr="00497C88">
        <w:rPr>
          <w:rFonts w:asciiTheme="majorHAnsi" w:hAnsiTheme="majorHAnsi" w:cs="Times New Roman"/>
          <w:sz w:val="20"/>
          <w:szCs w:val="20"/>
          <w:lang w:val="id-ID"/>
        </w:rPr>
        <w:fldChar w:fldCharType="separate"/>
      </w:r>
      <w:r w:rsidR="00C47F1A" w:rsidRPr="00497C88">
        <w:rPr>
          <w:rFonts w:asciiTheme="majorHAnsi" w:hAnsiTheme="majorHAnsi" w:cs="Times New Roman"/>
          <w:noProof/>
          <w:sz w:val="20"/>
          <w:szCs w:val="20"/>
          <w:lang w:val="id-ID"/>
        </w:rPr>
        <w:t>(Malve &amp; Sharma, 2017)</w:t>
      </w:r>
      <w:r w:rsidR="00C47F1A" w:rsidRPr="00497C88">
        <w:rPr>
          <w:rFonts w:asciiTheme="majorHAnsi" w:hAnsiTheme="majorHAnsi" w:cs="Times New Roman"/>
          <w:sz w:val="20"/>
          <w:szCs w:val="20"/>
          <w:lang w:val="id-ID"/>
        </w:rPr>
        <w:fldChar w:fldCharType="end"/>
      </w:r>
      <w:r w:rsidR="00D12B6A" w:rsidRPr="00497C88">
        <w:rPr>
          <w:rFonts w:asciiTheme="majorHAnsi" w:hAnsiTheme="majorHAnsi" w:cs="Times New Roman"/>
          <w:sz w:val="20"/>
          <w:szCs w:val="20"/>
          <w:lang w:val="id-ID"/>
        </w:rPr>
        <w:t>.</w:t>
      </w:r>
      <w:r w:rsidR="00EE0A3F" w:rsidRPr="00497C88">
        <w:rPr>
          <w:rFonts w:asciiTheme="majorHAnsi" w:hAnsiTheme="majorHAnsi" w:cs="Times New Roman"/>
          <w:sz w:val="20"/>
          <w:szCs w:val="20"/>
        </w:rPr>
        <w:t xml:space="preserve"> </w:t>
      </w:r>
      <w:r w:rsidR="003E0D59" w:rsidRPr="00497C88">
        <w:rPr>
          <w:rFonts w:asciiTheme="majorHAnsi" w:hAnsiTheme="majorHAnsi" w:cs="Times New Roman"/>
          <w:sz w:val="20"/>
          <w:szCs w:val="20"/>
        </w:rPr>
        <w:t>In manual testing, the tester acts as the end user to test the behavior of almost all software features, so manual testing can be time-consuming and demanding, and does not always eliminate all bugs effectively.</w:t>
      </w:r>
      <w:r w:rsidR="00EE0A3F" w:rsidRPr="00497C88">
        <w:rPr>
          <w:rFonts w:asciiTheme="majorHAnsi" w:hAnsiTheme="majorHAnsi" w:cs="Times New Roman"/>
          <w:sz w:val="20"/>
          <w:szCs w:val="20"/>
        </w:rPr>
        <w:t xml:space="preserve"> </w:t>
      </w:r>
      <w:r w:rsidR="00EE0A3F" w:rsidRPr="00497C88">
        <w:rPr>
          <w:rFonts w:asciiTheme="majorHAnsi" w:hAnsiTheme="majorHAnsi" w:cs="Times New Roman"/>
          <w:sz w:val="20"/>
          <w:szCs w:val="20"/>
        </w:rPr>
        <w:fldChar w:fldCharType="begin" w:fldLock="1"/>
      </w:r>
      <w:r w:rsidR="00EE0A3F" w:rsidRPr="00497C88">
        <w:rPr>
          <w:rFonts w:asciiTheme="majorHAnsi" w:hAnsiTheme="majorHAnsi" w:cs="Times New Roman"/>
          <w:sz w:val="20"/>
          <w:szCs w:val="20"/>
        </w:rPr>
        <w:instrText>ADDIN CSL_CITATION {"citationItems":[{"id":"ITEM-1","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1","issue":"5","issued":{"date-parts":[["2019"]]},"page":"4473-4478","title":"Comparative review of the features of automated software testing tools","type":"article-journal","volume":"9"},"uris":["http://www.mendeley.com/documents/?uuid=a6787cc2-5780-4bfa-b436-39962aa346ab"]}],"mendeley":{"formattedCitation":"(Gamido &amp; Gamido, 2019)","plainTextFormattedCitation":"(Gamido &amp; Gamido, 2019)","previouslyFormattedCitation":"(Gamido &amp; Gamido, 2019)"},"properties":{"noteIndex":0},"schema":"https://github.com/citation-style-language/schema/raw/master/csl-citation.json"}</w:instrText>
      </w:r>
      <w:r w:rsidR="00EE0A3F" w:rsidRPr="00497C88">
        <w:rPr>
          <w:rFonts w:asciiTheme="majorHAnsi" w:hAnsiTheme="majorHAnsi" w:cs="Times New Roman"/>
          <w:sz w:val="20"/>
          <w:szCs w:val="20"/>
        </w:rPr>
        <w:fldChar w:fldCharType="separate"/>
      </w:r>
      <w:r w:rsidR="00EE0A3F" w:rsidRPr="00497C88">
        <w:rPr>
          <w:rFonts w:asciiTheme="majorHAnsi" w:hAnsiTheme="majorHAnsi" w:cs="Times New Roman"/>
          <w:noProof/>
          <w:sz w:val="20"/>
          <w:szCs w:val="20"/>
        </w:rPr>
        <w:t>(Gamido &amp; Gamido, 2019)</w:t>
      </w:r>
      <w:r w:rsidR="00EE0A3F" w:rsidRPr="00497C88">
        <w:rPr>
          <w:rFonts w:asciiTheme="majorHAnsi" w:hAnsiTheme="majorHAnsi" w:cs="Times New Roman"/>
          <w:sz w:val="20"/>
          <w:szCs w:val="20"/>
        </w:rPr>
        <w:fldChar w:fldCharType="end"/>
      </w:r>
      <w:r w:rsidR="00EE0A3F" w:rsidRPr="00497C88">
        <w:rPr>
          <w:rFonts w:asciiTheme="majorHAnsi" w:hAnsiTheme="majorHAnsi" w:cs="Times New Roman"/>
          <w:sz w:val="20"/>
          <w:szCs w:val="20"/>
        </w:rPr>
        <w:t xml:space="preserve">. </w:t>
      </w:r>
      <w:r w:rsidR="003E0D59" w:rsidRPr="00497C88">
        <w:rPr>
          <w:rFonts w:asciiTheme="majorHAnsi" w:hAnsiTheme="majorHAnsi" w:cs="Times New Roman"/>
          <w:sz w:val="20"/>
          <w:szCs w:val="20"/>
        </w:rPr>
        <w:t>Apart from being a very time-consuming process, manual testing is also unusable, lacks scripting facilities, requires considerable effort, and some errors remain uncovered.</w:t>
      </w:r>
      <w:r w:rsidR="00EE0A3F" w:rsidRPr="00497C88">
        <w:rPr>
          <w:rFonts w:asciiTheme="majorHAnsi" w:hAnsiTheme="majorHAnsi" w:cs="Times New Roman"/>
          <w:sz w:val="20"/>
          <w:szCs w:val="20"/>
        </w:rPr>
        <w:t xml:space="preserve"> </w:t>
      </w:r>
      <w:r w:rsidR="00EE0A3F" w:rsidRPr="00497C88">
        <w:rPr>
          <w:rFonts w:asciiTheme="majorHAnsi" w:hAnsiTheme="majorHAnsi" w:cs="Times New Roman"/>
          <w:sz w:val="20"/>
          <w:szCs w:val="20"/>
        </w:rPr>
        <w:fldChar w:fldCharType="begin" w:fldLock="1"/>
      </w:r>
      <w:r w:rsidR="00EE0A3F" w:rsidRPr="00497C88">
        <w:rPr>
          <w:rFonts w:asciiTheme="majorHAnsi" w:hAnsiTheme="majorHAnsi" w:cs="Times New Roman"/>
          <w:sz w:val="20"/>
          <w:szCs w:val="20"/>
        </w:rPr>
        <w:instrText>ADDIN CSL_CITATION {"citationItems":[{"id":"ITEM-1","itemData":{"abstract":"Testing is major component of any software engineering process meant to produce high quality application.\\r\\nTesting aims at finding errors in the tested object and giving confidence in its correct behavior by executing the tested\\r\\nobject with input values. The objective of the research is to conduct a comparative study of automated testing tools such\\r\\nas the Quick Test Professional, selenium, watir, Sahi etc. based on criteria such as the efforts involved with generating test\\r\\nscripts, cap ability to play back the scripts, result reports, speed and cost. The fundamental goal is to analyze the features\\r\\nsupported by these functional testing tools that aid in minimizing the resources in test script maintenance and increasing\\r\\nefficiency for script reuse.","author":[{"dropping-particle":"","family":"Malik","given":"Vinita","non-dropping-particle":"","parse-names":false,"suffix":""},{"dropping-particle":"","family":"Gahlan","given":"Mamta","non-dropping-particle":"","parse-names":false,"suffix":""}],"container-title":"International Journal of Latest Trends in Engineering and Technology","id":"ITEM-1","issue":"3","issued":{"date-parts":[["2016"]]},"page":"8","title":"Comparative Study of Automated Web Testing Tools","type":"article-journal","volume":"6"},"uris":["http://www.mendeley.com/documents/?uuid=bd4fdec1-b547-4e30-ab24-664c9994d17e"]}],"mendeley":{"formattedCitation":"(Malik &amp; Gahlan, 2016)","plainTextFormattedCitation":"(Malik &amp; Gahlan, 2016)","previouslyFormattedCitation":"(Malik &amp; Gahlan, 2016)"},"properties":{"noteIndex":0},"schema":"https://github.com/citation-style-language/schema/raw/master/csl-citation.json"}</w:instrText>
      </w:r>
      <w:r w:rsidR="00EE0A3F" w:rsidRPr="00497C88">
        <w:rPr>
          <w:rFonts w:asciiTheme="majorHAnsi" w:hAnsiTheme="majorHAnsi" w:cs="Times New Roman"/>
          <w:sz w:val="20"/>
          <w:szCs w:val="20"/>
        </w:rPr>
        <w:fldChar w:fldCharType="separate"/>
      </w:r>
      <w:r w:rsidR="00EE0A3F" w:rsidRPr="00497C88">
        <w:rPr>
          <w:rFonts w:asciiTheme="majorHAnsi" w:hAnsiTheme="majorHAnsi" w:cs="Times New Roman"/>
          <w:noProof/>
          <w:sz w:val="20"/>
          <w:szCs w:val="20"/>
        </w:rPr>
        <w:t>(Malik &amp; Gahlan, 2016)</w:t>
      </w:r>
      <w:r w:rsidR="00EE0A3F" w:rsidRPr="00497C88">
        <w:rPr>
          <w:rFonts w:asciiTheme="majorHAnsi" w:hAnsiTheme="majorHAnsi" w:cs="Times New Roman"/>
          <w:sz w:val="20"/>
          <w:szCs w:val="20"/>
        </w:rPr>
        <w:fldChar w:fldCharType="end"/>
      </w:r>
      <w:r w:rsidR="003E37A0" w:rsidRPr="00497C88">
        <w:rPr>
          <w:rFonts w:asciiTheme="majorHAnsi" w:hAnsiTheme="majorHAnsi" w:cs="Times New Roman"/>
          <w:sz w:val="20"/>
          <w:szCs w:val="20"/>
          <w:lang w:val="id-ID"/>
        </w:rPr>
        <w:t xml:space="preserve">, </w:t>
      </w:r>
      <w:r w:rsidR="00894CED" w:rsidRPr="00497C88">
        <w:rPr>
          <w:rFonts w:asciiTheme="majorHAnsi" w:hAnsiTheme="majorHAnsi" w:cs="Times New Roman"/>
          <w:sz w:val="20"/>
          <w:szCs w:val="20"/>
        </w:rPr>
        <w:t xml:space="preserve">whereas automated </w:t>
      </w:r>
      <w:r w:rsidR="00386D54" w:rsidRPr="00497C88">
        <w:rPr>
          <w:rFonts w:asciiTheme="majorHAnsi" w:hAnsiTheme="majorHAnsi" w:cs="Times New Roman"/>
          <w:sz w:val="20"/>
          <w:szCs w:val="20"/>
        </w:rPr>
        <w:t xml:space="preserve"> is carried out using software testing tools that can make it easy for </w:t>
      </w:r>
      <w:r w:rsidR="00386D54" w:rsidRPr="00497C88">
        <w:rPr>
          <w:rFonts w:asciiTheme="majorHAnsi" w:hAnsiTheme="majorHAnsi" w:cs="Times New Roman"/>
          <w:sz w:val="20"/>
          <w:szCs w:val="20"/>
        </w:rPr>
        <w:lastRenderedPageBreak/>
        <w:t>software testers</w:t>
      </w:r>
      <w:r w:rsidR="0084614E" w:rsidRPr="00497C88">
        <w:rPr>
          <w:rFonts w:asciiTheme="majorHAnsi" w:hAnsiTheme="majorHAnsi" w:cs="Times New Roman"/>
          <w:sz w:val="20"/>
          <w:szCs w:val="20"/>
        </w:rPr>
        <w:t xml:space="preserve"> </w:t>
      </w:r>
      <w:r w:rsidR="00A3749E" w:rsidRPr="00497C88">
        <w:rPr>
          <w:rFonts w:asciiTheme="majorHAnsi" w:hAnsiTheme="majorHAnsi" w:cs="Times New Roman"/>
          <w:sz w:val="20"/>
          <w:szCs w:val="20"/>
        </w:rPr>
        <w:t xml:space="preserve">to automate the software testing process </w:t>
      </w:r>
      <w:r w:rsidR="0084614E" w:rsidRPr="00497C88">
        <w:rPr>
          <w:rFonts w:asciiTheme="majorHAnsi" w:hAnsiTheme="majorHAnsi" w:cs="Times New Roman"/>
          <w:sz w:val="20"/>
          <w:szCs w:val="20"/>
        </w:rPr>
        <w:fldChar w:fldCharType="begin" w:fldLock="1"/>
      </w:r>
      <w:r w:rsidR="0084614E" w:rsidRPr="00497C88">
        <w:rPr>
          <w:rFonts w:asciiTheme="majorHAnsi" w:hAnsiTheme="majorHAnsi" w:cs="Times New Roman"/>
          <w:sz w:val="20"/>
          <w:szCs w:val="20"/>
        </w:rPr>
        <w:instrText>ADDIN CSL_CITATION {"citationItems":[{"id":"ITEM-1","itemData":{"author":[{"dropping-particle":"","family":"Malve","given":"Shruti","non-dropping-particle":"","parse-names":false,"suffix":""},{"dropping-particle":"","family":"Sharma","given":"Pradeep","non-dropping-particle":"","parse-names":false,"suffix":""}],"container-title":"International Journal of Scientific Research in Computer Science and Engineering","id":"ITEM-1","issue":"2","issued":{"date-parts":[["2017"]]},"page":"81-87","title":"Investigation of Manual and Automation Testing using Assorted Approaches","type":"article-journal","volume":"5"},"uris":["http://www.mendeley.com/documents/?uuid=4401847e-61ff-40fe-b15c-9c58cd67e945"]}],"mendeley":{"formattedCitation":"(Malve &amp; Sharma, 2017)","plainTextFormattedCitation":"(Malve &amp; Sharma, 2017)"},"properties":{"noteIndex":0},"schema":"https://github.com/citation-style-language/schema/raw/master/csl-citation.json"}</w:instrText>
      </w:r>
      <w:r w:rsidR="0084614E" w:rsidRPr="00497C88">
        <w:rPr>
          <w:rFonts w:asciiTheme="majorHAnsi" w:hAnsiTheme="majorHAnsi" w:cs="Times New Roman"/>
          <w:sz w:val="20"/>
          <w:szCs w:val="20"/>
        </w:rPr>
        <w:fldChar w:fldCharType="separate"/>
      </w:r>
      <w:r w:rsidR="0084614E" w:rsidRPr="00497C88">
        <w:rPr>
          <w:rFonts w:asciiTheme="majorHAnsi" w:hAnsiTheme="majorHAnsi" w:cs="Times New Roman"/>
          <w:noProof/>
          <w:sz w:val="20"/>
          <w:szCs w:val="20"/>
        </w:rPr>
        <w:t>(Malve &amp; Sharma, 2017)</w:t>
      </w:r>
      <w:r w:rsidR="0084614E" w:rsidRPr="00497C88">
        <w:rPr>
          <w:rFonts w:asciiTheme="majorHAnsi" w:hAnsiTheme="majorHAnsi" w:cs="Times New Roman"/>
          <w:sz w:val="20"/>
          <w:szCs w:val="20"/>
        </w:rPr>
        <w:fldChar w:fldCharType="end"/>
      </w:r>
      <w:r w:rsidR="00EE1487" w:rsidRPr="00497C88">
        <w:rPr>
          <w:rFonts w:asciiTheme="majorHAnsi" w:hAnsiTheme="majorHAnsi" w:cs="Times New Roman"/>
          <w:sz w:val="20"/>
          <w:szCs w:val="20"/>
        </w:rPr>
        <w:t>,</w:t>
      </w:r>
      <w:r w:rsidR="00EE0A3F" w:rsidRPr="004A7FC8">
        <w:rPr>
          <w:rFonts w:asciiTheme="majorHAnsi" w:hAnsiTheme="majorHAnsi" w:cs="Times New Roman"/>
          <w:sz w:val="20"/>
          <w:szCs w:val="20"/>
        </w:rPr>
        <w:t xml:space="preserve"> </w:t>
      </w:r>
      <w:r w:rsidR="008D5A0C" w:rsidRPr="008D5A0C">
        <w:rPr>
          <w:rFonts w:asciiTheme="majorHAnsi" w:hAnsiTheme="majorHAnsi" w:cs="Times New Roman"/>
          <w:sz w:val="20"/>
          <w:szCs w:val="20"/>
        </w:rPr>
        <w:t>so that it is considered more effective in terms of time, cost, and usability. In addition, the test scenarios created by software testers in automated testing can be reused or re-executed. This reason has led most testers to switch from manual testing to automated software testing.</w:t>
      </w:r>
    </w:p>
    <w:p w14:paraId="7FDF70AB" w14:textId="199A57D3" w:rsidR="00910110" w:rsidRPr="004A7FC8" w:rsidRDefault="00F04FF9" w:rsidP="00CA38D7">
      <w:pPr>
        <w:ind w:firstLine="567"/>
        <w:jc w:val="both"/>
        <w:rPr>
          <w:rFonts w:asciiTheme="majorHAnsi" w:hAnsiTheme="majorHAnsi" w:cs="Times New Roman"/>
          <w:sz w:val="20"/>
          <w:szCs w:val="20"/>
        </w:rPr>
      </w:pPr>
      <w:r w:rsidRPr="00F04FF9">
        <w:rPr>
          <w:rFonts w:asciiTheme="majorHAnsi" w:hAnsiTheme="majorHAnsi" w:cs="Times New Roman"/>
          <w:sz w:val="20"/>
          <w:szCs w:val="20"/>
        </w:rPr>
        <w:t>The expanding multifaceted nature of programming improvement requests that product advancement groups utilize robotized programming testing instruments to test application quality and usefulness. There are an assortment of devices accessible for mechanized testing, both open source and business, and there are programming trying instruments that just play out particular sorts of testing and are restricted to specific kinds of dialects</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EE0A3F" w:rsidRPr="004A7FC8">
        <w:rPr>
          <w:rFonts w:asciiTheme="majorHAnsi" w:hAnsiTheme="majorHAnsi" w:cs="Times New Roman"/>
          <w:sz w:val="20"/>
          <w:szCs w:val="20"/>
        </w:rPr>
        <w:instrText>ADDIN CSL_CITATION {"citationItems":[{"id":"ITEM-1","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1","issue":"5","issued":{"date-parts":[["2019"]]},"page":"4473-4478","title":"Comparative review of the features of automated software testing tools","type":"article-journal","volume":"9"},"uris":["http://www.mendeley.com/documents/?uuid=a6787cc2-5780-4bfa-b436-39962aa346ab"]}],"mendeley":{"formattedCitation":"(Gamido &amp; Gamido, 2019)","plainTextFormattedCitation":"(Gamido &amp; Gamido, 2019)","previouslyFormattedCitation":"(Gamido &amp; Gamido, 2019)"},"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EE0A3F" w:rsidRPr="004A7FC8">
        <w:rPr>
          <w:rFonts w:asciiTheme="majorHAnsi" w:hAnsiTheme="majorHAnsi" w:cs="Times New Roman"/>
          <w:noProof/>
          <w:sz w:val="20"/>
          <w:szCs w:val="20"/>
        </w:rPr>
        <w:t>(Gamido &amp; Gamido, 2019)</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r w:rsidR="00F56A45" w:rsidRPr="00F56A45">
        <w:rPr>
          <w:rFonts w:asciiTheme="majorHAnsi" w:hAnsiTheme="majorHAnsi" w:cs="Times New Roman"/>
          <w:sz w:val="20"/>
          <w:szCs w:val="20"/>
        </w:rPr>
        <w:t>One of the most widely used open source automated testing tools, namely Selenium, is a combination of various automated testing tools</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EE0A3F" w:rsidRPr="004A7FC8">
        <w:rPr>
          <w:rFonts w:asciiTheme="majorHAnsi" w:hAnsiTheme="majorHAnsi" w:cs="Times New Roman"/>
          <w:sz w:val="20"/>
          <w:szCs w:val="20"/>
        </w:rPr>
        <w:instrText>ADDIN CSL_CITATION {"citationItems":[{"id":"ITEM-1","itemData":{"DOI":"10.5815/ijeme.2017.04.06","ISSN":"23053623","abstract":"For the better business reason and to spare time and cash, automation testing is required. Software automated testing tools are being used by many companies for the sake of judging the performance, efficiency, and effectiveness of the software. There are assortments of apparatuses, which are accessible in the market. One of the best known instruments is selenium suite which is a blend of various automated testing apparatus. The paper presents a comparison made between selenium and other tools to find the best tool and on the basis of the results; a case study is presented to explore the performance of the selenium.","author":[{"dropping-particle":"","family":"Mahmood","given":"Hafsah","non-dropping-particle":"","parse-names":false,"suffix":""},{"dropping-particle":"","family":"Sirshar","given":"Mehreen","non-dropping-particle":"","parse-names":false,"suffix":""}],"container-title":"International Journal of Education and Management Engineering","id":"ITEM-1","issue":"4","issued":{"date-parts":[["2017"]]},"page":"51-58","title":"A Case Study of Web Based Application by Analyzing Performance of a Testing Tool","type":"article-journal","volume":"7"},"uris":["http://www.mendeley.com/documents/?uuid=16191f82-1695-455d-8da3-338b628a2cb1"]}],"mendeley":{"formattedCitation":"(Mahmood &amp; Sirshar, 2017)","plainTextFormattedCitation":"(Mahmood &amp; Sirshar, 2017)","previouslyFormattedCitation":"(Mahmood &amp; Sirshar, 2017)"},"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EE0A3F" w:rsidRPr="004A7FC8">
        <w:rPr>
          <w:rFonts w:asciiTheme="majorHAnsi" w:hAnsiTheme="majorHAnsi" w:cs="Times New Roman"/>
          <w:noProof/>
          <w:sz w:val="20"/>
          <w:szCs w:val="20"/>
        </w:rPr>
        <w:t>(Mahmood &amp; Sirshar, 2017)</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r w:rsidR="00EA37E8" w:rsidRPr="00EA37E8">
        <w:rPr>
          <w:rFonts w:asciiTheme="majorHAnsi" w:hAnsiTheme="majorHAnsi" w:cs="Times New Roman"/>
          <w:sz w:val="20"/>
          <w:szCs w:val="20"/>
        </w:rPr>
        <w:t>According to</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DOI":"10.22214/ijraset.2017.10154","author":[{"dropping-particle":"","family":"Shalini","given":"","non-dropping-particle":"","parse-names":false,"suffix":""},{"dropping-particle":"","family":"Thakur","given":"Jawahar","non-dropping-particle":"","parse-names":false,"suffix":""}],"container-title":"International Journal for Research in Applied Science and Engineering Technology","id":"ITEM-1","issue":"X","issued":{"date-parts":[["2017"]]},"page":"1057-1063","title":"Web Performance Testing Tools – A Review","type":"article-journal","volume":"V"},"uris":["http://www.mendeley.com/documents/?uuid=c8dfde0f-7d26-4aae-bb31-492e19f94ece"]}],"mendeley":{"formattedCitation":"(Shalini &amp; Thakur, 2017)","plainTextFormattedCitation":"(Shalini &amp; Thakur, 2017)","previouslyFormattedCitation":"(Shalini &amp; Thakur, 2017)"},"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Shalini &amp; Thakur, 2017)</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r w:rsidR="001B76F7" w:rsidRPr="001B76F7">
        <w:rPr>
          <w:rFonts w:asciiTheme="majorHAnsi" w:hAnsiTheme="majorHAnsi" w:cs="Times New Roman"/>
          <w:sz w:val="20"/>
          <w:szCs w:val="20"/>
        </w:rPr>
        <w:t>the tool used for testing depends on the response time factor, the type of test, throughput, memory and CPU usage, language support, browser support, etc. This indicates that software testers must determine or select software testing tools appropriately and in accordance with the software to be tested.</w:t>
      </w:r>
    </w:p>
    <w:p w14:paraId="39F25B7D" w14:textId="446D9CEE" w:rsidR="00910110" w:rsidRPr="004A7FC8" w:rsidRDefault="00CD62F9" w:rsidP="00CA38D7">
      <w:pPr>
        <w:ind w:firstLine="567"/>
        <w:jc w:val="both"/>
        <w:rPr>
          <w:rFonts w:asciiTheme="majorHAnsi" w:hAnsiTheme="majorHAnsi" w:cs="Times New Roman"/>
          <w:sz w:val="20"/>
          <w:szCs w:val="20"/>
        </w:rPr>
      </w:pPr>
      <w:r w:rsidRPr="00CD62F9">
        <w:rPr>
          <w:rFonts w:asciiTheme="majorHAnsi" w:hAnsiTheme="majorHAnsi" w:cs="Times New Roman"/>
          <w:sz w:val="20"/>
          <w:szCs w:val="20"/>
        </w:rPr>
        <w:t>According to the results of research conducted by</w:t>
      </w:r>
      <w:r w:rsidR="00910110" w:rsidRPr="004A7FC8">
        <w:rPr>
          <w:rFonts w:asciiTheme="majorHAnsi" w:hAnsiTheme="majorHAnsi" w:cs="Times New Roman"/>
          <w:sz w:val="20"/>
          <w:szCs w:val="20"/>
        </w:rPr>
        <w:t xml:space="preserve"> </w:t>
      </w:r>
      <w:r w:rsidR="00910110"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1","issue":"5","issued":{"date-parts":[["2013"]]},"page":"1739-1743","title":"Comparative Study of Automated Testing Tools: Selenium, Quick Test Professional and Testcomplete","type":"article-journal","volume":"3"},"uris":["http://www.mendeley.com/documents/?uuid=c4770fd7-811b-4780-9975-fc850628a51e"]}],"mendeley":{"formattedCitation":"(H. Kaur &amp; Gupta, 2013)","plainTextFormattedCitation":"(H. Kaur &amp; Gupta, 2013)","previouslyFormattedCitation":"(H. Kaur &amp; Gupta, 2013)"},"properties":{"noteIndex":0},"schema":"https://github.com/citation-style-language/schema/raw/master/csl-citation.json"}</w:instrText>
      </w:r>
      <w:r w:rsidR="00910110"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H. Kaur &amp; Gupta, 2013)</w:t>
      </w:r>
      <w:r w:rsidR="00910110" w:rsidRPr="004A7FC8">
        <w:rPr>
          <w:rFonts w:asciiTheme="majorHAnsi" w:hAnsiTheme="majorHAnsi" w:cs="Times New Roman"/>
          <w:sz w:val="20"/>
          <w:szCs w:val="20"/>
        </w:rPr>
        <w:fldChar w:fldCharType="end"/>
      </w:r>
      <w:r w:rsidR="00910110" w:rsidRPr="004A7FC8">
        <w:rPr>
          <w:rFonts w:asciiTheme="majorHAnsi" w:hAnsiTheme="majorHAnsi" w:cs="Times New Roman"/>
          <w:sz w:val="20"/>
          <w:szCs w:val="20"/>
        </w:rPr>
        <w:t xml:space="preserve">, </w:t>
      </w:r>
      <w:r w:rsidR="00910110" w:rsidRPr="004A0911">
        <w:rPr>
          <w:rFonts w:asciiTheme="majorHAnsi" w:hAnsiTheme="majorHAnsi" w:cs="Times New Roman"/>
          <w:sz w:val="20"/>
          <w:szCs w:val="20"/>
        </w:rPr>
        <w:t xml:space="preserve">Quick </w:t>
      </w:r>
      <w:r w:rsidR="004A0911" w:rsidRPr="004A0911">
        <w:rPr>
          <w:rFonts w:asciiTheme="majorHAnsi" w:hAnsiTheme="majorHAnsi" w:cs="Times New Roman"/>
          <w:sz w:val="20"/>
          <w:szCs w:val="20"/>
        </w:rPr>
        <w:t>Test Professional</w:t>
      </w:r>
      <w:r w:rsidR="00910110" w:rsidRPr="004A7FC8">
        <w:rPr>
          <w:rFonts w:asciiTheme="majorHAnsi" w:hAnsiTheme="majorHAnsi" w:cs="Times New Roman"/>
          <w:sz w:val="20"/>
          <w:szCs w:val="20"/>
        </w:rPr>
        <w:t xml:space="preserve"> (QTP) </w:t>
      </w:r>
      <w:r w:rsidR="00B9622B" w:rsidRPr="00B9622B">
        <w:rPr>
          <w:rFonts w:asciiTheme="majorHAnsi" w:hAnsiTheme="majorHAnsi" w:cs="Times New Roman"/>
          <w:sz w:val="20"/>
          <w:szCs w:val="20"/>
        </w:rPr>
        <w:t xml:space="preserve">is a software automated testing tool when compared to Selenium and </w:t>
      </w:r>
      <w:proofErr w:type="spellStart"/>
      <w:r w:rsidR="00B9622B" w:rsidRPr="00B9622B">
        <w:rPr>
          <w:rFonts w:asciiTheme="majorHAnsi" w:hAnsiTheme="majorHAnsi" w:cs="Times New Roman"/>
          <w:sz w:val="20"/>
          <w:szCs w:val="20"/>
        </w:rPr>
        <w:t>TestComplete</w:t>
      </w:r>
      <w:proofErr w:type="spellEnd"/>
      <w:r w:rsidR="00B9622B" w:rsidRPr="00B9622B">
        <w:rPr>
          <w:rFonts w:asciiTheme="majorHAnsi" w:hAnsiTheme="majorHAnsi" w:cs="Times New Roman"/>
          <w:sz w:val="20"/>
          <w:szCs w:val="20"/>
        </w:rPr>
        <w:t xml:space="preserve">. However, if the test automation requirements are met with </w:t>
      </w:r>
      <w:proofErr w:type="spellStart"/>
      <w:r w:rsidR="00B9622B" w:rsidRPr="00B9622B">
        <w:rPr>
          <w:rFonts w:asciiTheme="majorHAnsi" w:hAnsiTheme="majorHAnsi" w:cs="Times New Roman"/>
          <w:sz w:val="20"/>
          <w:szCs w:val="20"/>
        </w:rPr>
        <w:t>TestComplete</w:t>
      </w:r>
      <w:proofErr w:type="spellEnd"/>
      <w:r w:rsidR="00B9622B" w:rsidRPr="00B9622B">
        <w:rPr>
          <w:rFonts w:asciiTheme="majorHAnsi" w:hAnsiTheme="majorHAnsi" w:cs="Times New Roman"/>
          <w:sz w:val="20"/>
          <w:szCs w:val="20"/>
        </w:rPr>
        <w:t>, there is no need to use QTP which requires higher costs. Meanwhile, if you don't want to spend money on testing tools, Selenium can be used as an automated software testing tool.</w:t>
      </w:r>
      <w:r w:rsidR="00910110" w:rsidRPr="004A7FC8">
        <w:rPr>
          <w:rFonts w:asciiTheme="majorHAnsi" w:hAnsiTheme="majorHAnsi" w:cs="Times New Roman"/>
          <w:sz w:val="20"/>
          <w:szCs w:val="20"/>
        </w:rPr>
        <w:t xml:space="preserve"> </w:t>
      </w:r>
    </w:p>
    <w:p w14:paraId="21AC9E8F" w14:textId="0C96011B" w:rsidR="00910110" w:rsidRPr="004A7FC8" w:rsidRDefault="00E646E4" w:rsidP="00CA38D7">
      <w:pPr>
        <w:ind w:firstLine="567"/>
        <w:jc w:val="both"/>
        <w:rPr>
          <w:rFonts w:asciiTheme="majorHAnsi" w:hAnsiTheme="majorHAnsi" w:cs="Times New Roman"/>
          <w:sz w:val="20"/>
          <w:szCs w:val="20"/>
        </w:rPr>
      </w:pPr>
      <w:r w:rsidRPr="00E646E4">
        <w:rPr>
          <w:rFonts w:asciiTheme="majorHAnsi" w:hAnsiTheme="majorHAnsi" w:cs="Times New Roman"/>
          <w:sz w:val="20"/>
          <w:szCs w:val="20"/>
          <w:lang w:val="id-ID"/>
        </w:rPr>
        <w:t>Research conducted by</w:t>
      </w:r>
      <w:r w:rsidR="00910110" w:rsidRPr="004A7FC8">
        <w:rPr>
          <w:rFonts w:asciiTheme="majorHAnsi" w:hAnsiTheme="majorHAnsi" w:cs="Times New Roman"/>
          <w:sz w:val="20"/>
          <w:szCs w:val="20"/>
        </w:rPr>
        <w:t xml:space="preserve"> </w:t>
      </w:r>
      <w:r w:rsidR="00910110"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DOI":"10.5120/2918-3844","abstract":"Testing automation tools enables developers and testers to easily automate the entire process of testing in software development. The objective of the paper is to conduct a comparative study of automated tools such as the M ercury QuickTest Professional and the AutomatedQA TestComplete based on criteria such as the efforts involved with generating test scripts, capability to playback the scripts, result reports, speed and cost. The fundamental goal is to analyze the features supported by these two functional testing tools that aid in minimizing the resources in script maintenance and increasing efficiency for script reuse. For the purpose of this project we took an existing VB based application that was inventory management and perform functional testing on it by these two automated testing tools.","author":[{"dropping-particle":"","family":"Kaur","given":"Manjit","non-dropping-particle":"","parse-names":false,"suffix":""},{"dropping-particle":"","family":"Kumari","given":"Raj","non-dropping-particle":"","parse-names":false,"suffix":""}],"container-title":"International Journal of Computer Applications","id":"ITEM-1","issue":"1","issued":{"date-parts":[["2011"]]},"page":"1-7","title":"Comparative Study of Automated Testing Tools: TestComplete and QuickTest Pro","type":"article-journal","volume":"24"},"uris":["http://www.mendeley.com/documents/?uuid=c708c4fc-5124-4d87-9fd4-6a2379b71044"]}],"mendeley":{"formattedCitation":"(M. Kaur &amp; Kumari, 2011)","plainTextFormattedCitation":"(M. Kaur &amp; Kumari, 2011)","previouslyFormattedCitation":"(M. Kaur &amp; Kumari, 2011)"},"properties":{"noteIndex":0},"schema":"https://github.com/citation-style-language/schema/raw/master/csl-citation.json"}</w:instrText>
      </w:r>
      <w:r w:rsidR="00910110"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M. Kaur &amp; Kumari, 2011)</w:t>
      </w:r>
      <w:r w:rsidR="00910110" w:rsidRPr="004A7FC8">
        <w:rPr>
          <w:rFonts w:asciiTheme="majorHAnsi" w:hAnsiTheme="majorHAnsi" w:cs="Times New Roman"/>
          <w:sz w:val="20"/>
          <w:szCs w:val="20"/>
        </w:rPr>
        <w:fldChar w:fldCharType="end"/>
      </w:r>
      <w:r w:rsidR="00910110" w:rsidRPr="004A7FC8">
        <w:rPr>
          <w:rFonts w:asciiTheme="majorHAnsi" w:hAnsiTheme="majorHAnsi" w:cs="Times New Roman"/>
          <w:sz w:val="20"/>
          <w:szCs w:val="20"/>
        </w:rPr>
        <w:t xml:space="preserve">, QTP </w:t>
      </w:r>
      <w:r>
        <w:rPr>
          <w:rFonts w:asciiTheme="majorHAnsi" w:hAnsiTheme="majorHAnsi" w:cs="Times New Roman"/>
          <w:sz w:val="20"/>
          <w:szCs w:val="20"/>
        </w:rPr>
        <w:t>and</w:t>
      </w:r>
      <w:r w:rsidR="00910110" w:rsidRPr="004A7FC8">
        <w:rPr>
          <w:rFonts w:asciiTheme="majorHAnsi" w:hAnsiTheme="majorHAnsi" w:cs="Times New Roman"/>
          <w:sz w:val="20"/>
          <w:szCs w:val="20"/>
        </w:rPr>
        <w:t xml:space="preserve"> </w:t>
      </w:r>
      <w:proofErr w:type="spellStart"/>
      <w:r w:rsidR="00910110" w:rsidRPr="004A7FC8">
        <w:rPr>
          <w:rFonts w:asciiTheme="majorHAnsi" w:hAnsiTheme="majorHAnsi" w:cs="Times New Roman"/>
          <w:sz w:val="20"/>
          <w:szCs w:val="20"/>
        </w:rPr>
        <w:t>TestComplete</w:t>
      </w:r>
      <w:proofErr w:type="spellEnd"/>
      <w:r w:rsidR="00910110" w:rsidRPr="004A7FC8">
        <w:rPr>
          <w:rFonts w:asciiTheme="majorHAnsi" w:hAnsiTheme="majorHAnsi" w:cs="Times New Roman"/>
          <w:sz w:val="20"/>
          <w:szCs w:val="20"/>
        </w:rPr>
        <w:t xml:space="preserve"> </w:t>
      </w:r>
      <w:r w:rsidRPr="00E646E4">
        <w:rPr>
          <w:rFonts w:asciiTheme="majorHAnsi" w:hAnsiTheme="majorHAnsi" w:cs="Times New Roman"/>
          <w:sz w:val="20"/>
          <w:szCs w:val="20"/>
        </w:rPr>
        <w:t xml:space="preserve">are excellent tools for automated testing of software. In determining which to use between QTP and </w:t>
      </w:r>
      <w:proofErr w:type="spellStart"/>
      <w:r w:rsidRPr="00E646E4">
        <w:rPr>
          <w:rFonts w:asciiTheme="majorHAnsi" w:hAnsiTheme="majorHAnsi" w:cs="Times New Roman"/>
          <w:sz w:val="20"/>
          <w:szCs w:val="20"/>
        </w:rPr>
        <w:t>TestComplete</w:t>
      </w:r>
      <w:proofErr w:type="spellEnd"/>
      <w:r w:rsidRPr="00E646E4">
        <w:rPr>
          <w:rFonts w:asciiTheme="majorHAnsi" w:hAnsiTheme="majorHAnsi" w:cs="Times New Roman"/>
          <w:sz w:val="20"/>
          <w:szCs w:val="20"/>
        </w:rPr>
        <w:t xml:space="preserve">, it can be determined based on the features of the application and the scope of the test. </w:t>
      </w:r>
      <w:proofErr w:type="spellStart"/>
      <w:r w:rsidRPr="00E646E4">
        <w:rPr>
          <w:rFonts w:asciiTheme="majorHAnsi" w:hAnsiTheme="majorHAnsi" w:cs="Times New Roman"/>
          <w:sz w:val="20"/>
          <w:szCs w:val="20"/>
        </w:rPr>
        <w:t>TestComplete</w:t>
      </w:r>
      <w:proofErr w:type="spellEnd"/>
      <w:r w:rsidRPr="00E646E4">
        <w:rPr>
          <w:rFonts w:asciiTheme="majorHAnsi" w:hAnsiTheme="majorHAnsi" w:cs="Times New Roman"/>
          <w:sz w:val="20"/>
          <w:szCs w:val="20"/>
        </w:rPr>
        <w:t xml:space="preserve"> has an easy-to-use UI and efficient playback, and is better used for applications with lower security requirements, whereas QTP is the best tool if data security is required even when testing.</w:t>
      </w:r>
    </w:p>
    <w:p w14:paraId="764B86BF" w14:textId="1E0CD726" w:rsidR="00910110" w:rsidRPr="003E37A0" w:rsidRDefault="00910110" w:rsidP="00CA38D7">
      <w:pPr>
        <w:ind w:firstLine="567"/>
        <w:jc w:val="both"/>
        <w:rPr>
          <w:rFonts w:asciiTheme="majorHAnsi" w:hAnsiTheme="majorHAnsi" w:cs="Times New Roman"/>
          <w:sz w:val="20"/>
          <w:szCs w:val="20"/>
          <w:lang w:val="id-ID"/>
        </w:rPr>
      </w:pPr>
      <w:r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1","issue":"15","issued":{"date-parts":[["2014"]]},"page":"1507-1518","title":"Comparative Analysis of Open Source Automated Software Testing Tools: Selenium, Sikuli and Watir","type":"article-journal","volume":"4"},"uris":["http://www.mendeley.com/documents/?uuid=c47bbd59-7e18-4cca-9e28-5fdb12f41024"]}],"mendeley":{"formattedCitation":"(Singh &amp; Tarika, 2014)","plainTextFormattedCitation":"(Singh &amp; Tarika, 2014)","previouslyFormattedCitation":"(Singh &amp; Tarika, 2014)"},"properties":{"noteIndex":0},"schema":"https://github.com/citation-style-language/schema/raw/master/csl-citation.json"}</w:instrText>
      </w:r>
      <w:r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Singh &amp; Tarika, 2014)</w:t>
      </w:r>
      <w:r w:rsidRPr="004A7FC8">
        <w:rPr>
          <w:rFonts w:asciiTheme="majorHAnsi" w:hAnsiTheme="majorHAnsi" w:cs="Times New Roman"/>
          <w:sz w:val="20"/>
          <w:szCs w:val="20"/>
        </w:rPr>
        <w:fldChar w:fldCharType="end"/>
      </w:r>
      <w:r w:rsidRPr="004A7FC8">
        <w:rPr>
          <w:rFonts w:asciiTheme="majorHAnsi" w:hAnsiTheme="majorHAnsi" w:cs="Times New Roman"/>
          <w:sz w:val="20"/>
          <w:szCs w:val="20"/>
        </w:rPr>
        <w:t xml:space="preserve"> </w:t>
      </w:r>
      <w:r w:rsidR="000A4C31" w:rsidRPr="000A4C31">
        <w:rPr>
          <w:rFonts w:asciiTheme="majorHAnsi" w:hAnsiTheme="majorHAnsi" w:cs="Times New Roman"/>
          <w:sz w:val="20"/>
          <w:szCs w:val="20"/>
        </w:rPr>
        <w:t xml:space="preserve">evaluated the three most popular open source software, namely Selenium, </w:t>
      </w:r>
      <w:proofErr w:type="spellStart"/>
      <w:r w:rsidR="000A4C31" w:rsidRPr="000A4C31">
        <w:rPr>
          <w:rFonts w:asciiTheme="majorHAnsi" w:hAnsiTheme="majorHAnsi" w:cs="Times New Roman"/>
          <w:sz w:val="20"/>
          <w:szCs w:val="20"/>
        </w:rPr>
        <w:t>Sikuli</w:t>
      </w:r>
      <w:proofErr w:type="spellEnd"/>
      <w:r w:rsidR="000A4C31" w:rsidRPr="000A4C31">
        <w:rPr>
          <w:rFonts w:asciiTheme="majorHAnsi" w:hAnsiTheme="majorHAnsi" w:cs="Times New Roman"/>
          <w:sz w:val="20"/>
          <w:szCs w:val="20"/>
        </w:rPr>
        <w:t xml:space="preserve">, and </w:t>
      </w:r>
      <w:proofErr w:type="spellStart"/>
      <w:r w:rsidR="000A4C31" w:rsidRPr="000A4C31">
        <w:rPr>
          <w:rFonts w:asciiTheme="majorHAnsi" w:hAnsiTheme="majorHAnsi" w:cs="Times New Roman"/>
          <w:sz w:val="20"/>
          <w:szCs w:val="20"/>
        </w:rPr>
        <w:t>Watir</w:t>
      </w:r>
      <w:proofErr w:type="spellEnd"/>
      <w:r w:rsidR="000A4C31" w:rsidRPr="000A4C31">
        <w:rPr>
          <w:rFonts w:asciiTheme="majorHAnsi" w:hAnsiTheme="majorHAnsi" w:cs="Times New Roman"/>
          <w:sz w:val="20"/>
          <w:szCs w:val="20"/>
        </w:rPr>
        <w:t xml:space="preserve">. His research results show that Selenium ranks first, due to its enhanced recording features, data-driven testing, and ease of learning, improved support for third-party application integration. </w:t>
      </w:r>
      <w:proofErr w:type="spellStart"/>
      <w:r w:rsidR="000A4C31" w:rsidRPr="000A4C31">
        <w:rPr>
          <w:rFonts w:asciiTheme="majorHAnsi" w:hAnsiTheme="majorHAnsi" w:cs="Times New Roman"/>
          <w:sz w:val="20"/>
          <w:szCs w:val="20"/>
        </w:rPr>
        <w:t>Watir</w:t>
      </w:r>
      <w:proofErr w:type="spellEnd"/>
      <w:r w:rsidR="000A4C31" w:rsidRPr="000A4C31">
        <w:rPr>
          <w:rFonts w:asciiTheme="majorHAnsi" w:hAnsiTheme="majorHAnsi" w:cs="Times New Roman"/>
          <w:sz w:val="20"/>
          <w:szCs w:val="20"/>
        </w:rPr>
        <w:t xml:space="preserve"> ranks second, due to the lack of support for recording test cases removed by third-party applications, and lacks </w:t>
      </w:r>
      <w:r w:rsidR="000A4C31" w:rsidRPr="000A4C31">
        <w:rPr>
          <w:rFonts w:asciiTheme="majorHAnsi" w:hAnsiTheme="majorHAnsi" w:cs="Times New Roman"/>
          <w:sz w:val="20"/>
          <w:szCs w:val="20"/>
        </w:rPr>
        <w:lastRenderedPageBreak/>
        <w:t xml:space="preserve">support for the languages that test cases can export while execution time is less than Selenium, while Sikuli ranks third, because it has the least recording capability, but has faster execution speed than selenium and </w:t>
      </w:r>
      <w:proofErr w:type="spellStart"/>
      <w:r w:rsidR="000A4C31" w:rsidRPr="000A4C31">
        <w:rPr>
          <w:rFonts w:asciiTheme="majorHAnsi" w:hAnsiTheme="majorHAnsi" w:cs="Times New Roman"/>
          <w:sz w:val="20"/>
          <w:szCs w:val="20"/>
        </w:rPr>
        <w:t>Watir</w:t>
      </w:r>
      <w:proofErr w:type="spellEnd"/>
      <w:r w:rsidR="000A4C31" w:rsidRPr="000A4C31">
        <w:rPr>
          <w:rFonts w:asciiTheme="majorHAnsi" w:hAnsiTheme="majorHAnsi" w:cs="Times New Roman"/>
          <w:sz w:val="20"/>
          <w:szCs w:val="20"/>
        </w:rPr>
        <w:t xml:space="preserve">, and supports a variety of languages that can test </w:t>
      </w:r>
      <w:proofErr w:type="spellStart"/>
      <w:r w:rsidR="000A4C31" w:rsidRPr="000A4C31">
        <w:rPr>
          <w:rFonts w:asciiTheme="majorHAnsi" w:hAnsiTheme="majorHAnsi" w:cs="Times New Roman"/>
          <w:sz w:val="20"/>
          <w:szCs w:val="20"/>
        </w:rPr>
        <w:t>test</w:t>
      </w:r>
      <w:proofErr w:type="spellEnd"/>
      <w:r w:rsidR="000A4C31" w:rsidRPr="000A4C31">
        <w:rPr>
          <w:rFonts w:asciiTheme="majorHAnsi" w:hAnsiTheme="majorHAnsi" w:cs="Times New Roman"/>
          <w:sz w:val="20"/>
          <w:szCs w:val="20"/>
        </w:rPr>
        <w:t xml:space="preserve"> cases.</w:t>
      </w:r>
    </w:p>
    <w:p w14:paraId="4A7D536F" w14:textId="7DF6F99C" w:rsidR="00D453A2" w:rsidRPr="004A7FC8" w:rsidRDefault="001F60CC" w:rsidP="00CA38D7">
      <w:pPr>
        <w:ind w:firstLine="567"/>
        <w:jc w:val="both"/>
        <w:rPr>
          <w:rFonts w:asciiTheme="majorHAnsi" w:hAnsiTheme="majorHAnsi" w:cs="Times New Roman"/>
          <w:sz w:val="20"/>
          <w:szCs w:val="20"/>
        </w:rPr>
      </w:pPr>
      <w:r w:rsidRPr="001F60CC">
        <w:rPr>
          <w:rFonts w:asciiTheme="majorHAnsi" w:hAnsiTheme="majorHAnsi" w:cs="Times New Roman"/>
          <w:sz w:val="20"/>
          <w:szCs w:val="20"/>
        </w:rPr>
        <w:t>The SLR method is a method that can be used to conduct research on the review of a topic from various journals.</w:t>
      </w:r>
      <w:r w:rsidR="00EE0A3F" w:rsidRPr="004A7FC8">
        <w:rPr>
          <w:rFonts w:asciiTheme="majorHAnsi" w:hAnsiTheme="majorHAnsi" w:cs="Times New Roman"/>
          <w:sz w:val="20"/>
          <w:szCs w:val="20"/>
        </w:rPr>
        <w:t xml:space="preserve"> </w:t>
      </w:r>
      <w:r w:rsidRPr="001F60CC">
        <w:rPr>
          <w:rFonts w:asciiTheme="majorHAnsi" w:hAnsiTheme="majorHAnsi" w:cs="Times New Roman"/>
          <w:sz w:val="20"/>
          <w:szCs w:val="20"/>
        </w:rPr>
        <w:t>The SLR method is useful for identifying, analyzing, assessing and describing all research related to an interesting theme and the appropriate questions from a particular study</w:t>
      </w:r>
      <w:r w:rsidR="00EE0A3F" w:rsidRPr="004A7FC8">
        <w:rPr>
          <w:rFonts w:asciiTheme="majorHAnsi" w:hAnsiTheme="majorHAnsi" w:cs="Times New Roman"/>
          <w:sz w:val="20"/>
          <w:szCs w:val="20"/>
        </w:rPr>
        <w:t xml:space="preserve"> </w:t>
      </w:r>
      <w:r w:rsidR="00EE0A3F" w:rsidRPr="004A7FC8">
        <w:rPr>
          <w:rFonts w:asciiTheme="majorHAnsi" w:hAnsiTheme="majorHAnsi" w:cs="Times New Roman"/>
          <w:sz w:val="20"/>
          <w:szCs w:val="20"/>
        </w:rPr>
        <w:fldChar w:fldCharType="begin" w:fldLock="1"/>
      </w:r>
      <w:r w:rsidR="00C47F1A">
        <w:rPr>
          <w:rFonts w:asciiTheme="majorHAnsi" w:hAnsiTheme="majorHAnsi" w:cs="Times New Roman"/>
          <w:sz w:val="20"/>
          <w:szCs w:val="20"/>
        </w:rPr>
        <w:instrText>ADDIN CSL_CITATION {"citationItems":[{"id":"ITEM-1","itemData":{"DOI":"10.24002/ijis.v1i2.1916","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title":"Metode Systematic Literature Review untuk Identifikasi Platform dan Metode Pengembangan Sistem Informasi di Indonesia","type":"article-journal","volume":"1"},"uris":["http://www.mendeley.com/documents/?uuid=8a13f4b9-cab1-4413-9d00-dde38bacc98c"]}],"mendeley":{"formattedCitation":"(Triandini et al., 2019)","manualFormatting":"(Triandini, Jayanatha, Indrawan, Werla Putra, &amp; Iswara, 2019)","plainTextFormattedCitation":"(Triandini et al., 2019)","previouslyFormattedCitation":"(Triandini et al., 2019)"},"properties":{"noteIndex":0},"schema":"https://github.com/citation-style-language/schema/raw/master/csl-citation.json"}</w:instrText>
      </w:r>
      <w:r w:rsidR="00EE0A3F" w:rsidRPr="004A7FC8">
        <w:rPr>
          <w:rFonts w:asciiTheme="majorHAnsi" w:hAnsiTheme="majorHAnsi" w:cs="Times New Roman"/>
          <w:sz w:val="20"/>
          <w:szCs w:val="20"/>
        </w:rPr>
        <w:fldChar w:fldCharType="separate"/>
      </w:r>
      <w:r w:rsidR="00EE0A3F" w:rsidRPr="004A7FC8">
        <w:rPr>
          <w:rFonts w:asciiTheme="majorHAnsi" w:hAnsiTheme="majorHAnsi" w:cs="Times New Roman"/>
          <w:noProof/>
          <w:sz w:val="20"/>
          <w:szCs w:val="20"/>
        </w:rPr>
        <w:t>(Triandini, Jayanatha, Indrawan, Werla Putra, &amp; Iswara, 2019)</w:t>
      </w:r>
      <w:r w:rsidR="00EE0A3F" w:rsidRPr="004A7FC8">
        <w:rPr>
          <w:rFonts w:asciiTheme="majorHAnsi" w:hAnsiTheme="majorHAnsi" w:cs="Times New Roman"/>
          <w:sz w:val="20"/>
          <w:szCs w:val="20"/>
        </w:rPr>
        <w:fldChar w:fldCharType="end"/>
      </w:r>
      <w:r w:rsidR="00EE0A3F" w:rsidRPr="004A7FC8">
        <w:rPr>
          <w:rFonts w:asciiTheme="majorHAnsi" w:hAnsiTheme="majorHAnsi" w:cs="Times New Roman"/>
          <w:sz w:val="20"/>
          <w:szCs w:val="20"/>
        </w:rPr>
        <w:t xml:space="preserve">. </w:t>
      </w:r>
      <w:bookmarkEnd w:id="8"/>
      <w:r w:rsidR="002231B1" w:rsidRPr="002231B1">
        <w:rPr>
          <w:rFonts w:asciiTheme="majorHAnsi" w:hAnsiTheme="majorHAnsi" w:cs="Times New Roman"/>
          <w:sz w:val="20"/>
          <w:szCs w:val="20"/>
        </w:rPr>
        <w:t>Using this method, comparative reviews of automated software testing tools can be carried out in a systematic manner where the process follows the steps in the method. This study aims to provide a comparative review of some of the most discussed automated software testing tools from journals obtained by comparing the features of each software testing tool in terms of test types, software support, licenses, and so on using the SLR method. This is expected to assist software testers in selecting a software testing tool that fits their requirements.</w:t>
      </w:r>
    </w:p>
    <w:p w14:paraId="44F6A184" w14:textId="77777777" w:rsidR="00565DAE" w:rsidRPr="004A7FC8" w:rsidRDefault="00565DAE" w:rsidP="00CA38D7">
      <w:pPr>
        <w:jc w:val="both"/>
        <w:rPr>
          <w:rFonts w:asciiTheme="majorHAnsi" w:hAnsiTheme="majorHAnsi" w:cs="Times New Roman"/>
          <w:sz w:val="20"/>
          <w:szCs w:val="20"/>
        </w:rPr>
      </w:pPr>
    </w:p>
    <w:p w14:paraId="449F16C6" w14:textId="2E103FAB" w:rsidR="00D453A2" w:rsidRPr="004A7FC8" w:rsidRDefault="00102447" w:rsidP="00CA38D7">
      <w:pPr>
        <w:pStyle w:val="Default"/>
        <w:jc w:val="center"/>
        <w:rPr>
          <w:rFonts w:asciiTheme="majorHAnsi" w:hAnsiTheme="majorHAnsi" w:cs="Calibri"/>
          <w:b/>
          <w:sz w:val="20"/>
          <w:szCs w:val="20"/>
        </w:rPr>
      </w:pPr>
      <w:r w:rsidRPr="00102447">
        <w:rPr>
          <w:rFonts w:asciiTheme="majorHAnsi" w:hAnsiTheme="majorHAnsi" w:cs="Calibri"/>
          <w:b/>
          <w:sz w:val="20"/>
          <w:szCs w:val="20"/>
        </w:rPr>
        <w:t>MATERIALS AND METHODS</w:t>
      </w:r>
    </w:p>
    <w:p w14:paraId="26399142" w14:textId="77777777" w:rsidR="00D453A2" w:rsidRPr="004A7FC8" w:rsidRDefault="00D453A2" w:rsidP="00CA38D7">
      <w:pPr>
        <w:pStyle w:val="Default"/>
        <w:jc w:val="both"/>
        <w:rPr>
          <w:rFonts w:asciiTheme="majorHAnsi" w:hAnsiTheme="majorHAnsi" w:cs="Calibri"/>
          <w:sz w:val="20"/>
          <w:szCs w:val="20"/>
        </w:rPr>
      </w:pPr>
    </w:p>
    <w:p w14:paraId="098656F7" w14:textId="359CDE54" w:rsidR="00D453A2" w:rsidRPr="004A7FC8" w:rsidRDefault="00102447" w:rsidP="00CA38D7">
      <w:pPr>
        <w:ind w:firstLine="567"/>
        <w:jc w:val="both"/>
        <w:rPr>
          <w:rFonts w:asciiTheme="majorHAnsi" w:hAnsiTheme="majorHAnsi" w:cs="Arial"/>
          <w:sz w:val="20"/>
          <w:szCs w:val="20"/>
        </w:rPr>
      </w:pPr>
      <w:bookmarkStart w:id="9" w:name="_Hlk46047548"/>
      <w:r w:rsidRPr="00102447">
        <w:rPr>
          <w:rFonts w:asciiTheme="majorHAnsi" w:hAnsiTheme="majorHAnsi" w:cs="Arial"/>
          <w:sz w:val="20"/>
          <w:szCs w:val="20"/>
          <w:lang w:val="en-ID"/>
        </w:rPr>
        <w:t>The method used in this study is the Systematic Literature Review (SLR). This method collects previous research related to the topic taken, then evaluates it, so as to reach a conclusion from the research objectives, namely to review the most discussed software automated testing tools from the journals obtained. This is done by comparing the features of each software testing tool in terms of test types, software support, licenses, and so on so as to assist software testers or Quality Assurance in selecting software automated testing tools that suit their requirements. This is in accordance with the objectives of SLR, namely through research on the topic of interesting phenomena with relevant research questions, then the research is identified, reviewed, evaluated, and interpreted.</w:t>
      </w:r>
      <w:r w:rsidR="006B6BDB" w:rsidRPr="004A7FC8">
        <w:rPr>
          <w:rFonts w:asciiTheme="majorHAnsi" w:hAnsiTheme="majorHAnsi" w:cs="Arial"/>
          <w:sz w:val="20"/>
          <w:szCs w:val="20"/>
          <w:lang w:val="en-ID"/>
        </w:rPr>
        <w:t xml:space="preserve"> </w:t>
      </w:r>
      <w:r w:rsidR="006B6BDB" w:rsidRPr="004A7FC8">
        <w:rPr>
          <w:rFonts w:asciiTheme="majorHAnsi" w:hAnsiTheme="majorHAnsi" w:cs="Arial"/>
          <w:sz w:val="20"/>
          <w:szCs w:val="20"/>
          <w:lang w:val="en-ID"/>
        </w:rPr>
        <w:fldChar w:fldCharType="begin" w:fldLock="1"/>
      </w:r>
      <w:r w:rsidR="006B6BDB" w:rsidRPr="004A7FC8">
        <w:rPr>
          <w:rFonts w:asciiTheme="majorHAnsi" w:hAnsiTheme="majorHAnsi" w:cs="Arial"/>
          <w:sz w:val="20"/>
          <w:szCs w:val="20"/>
          <w:lang w:val="en-ID"/>
        </w:rPr>
        <w:instrText>ADDIN CSL_CITATION {"citationItems":[{"id":"ITEM-1","itemData":{"DOI":"10.24002/ijis.v1i2.1916","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title":"Metode Systematic Literature Review untuk Identifikasi Platform dan Metode Pengembangan Sistem Informasi di Indonesia","type":"article-journal","volume":"1"},"uris":["http://www.mendeley.com/documents/?uuid=8a13f4b9-cab1-4413-9d00-dde38bacc98c"]}],"mendeley":{"formattedCitation":"(Triandini et al., 2019)","plainTextFormattedCitation":"(Triandini et al., 2019)","previouslyFormattedCitation":"(Triandini et al., 2019)"},"properties":{"noteIndex":0},"schema":"https://github.com/citation-style-language/schema/raw/master/csl-citation.json"}</w:instrText>
      </w:r>
      <w:r w:rsidR="006B6BDB" w:rsidRPr="004A7FC8">
        <w:rPr>
          <w:rFonts w:asciiTheme="majorHAnsi" w:hAnsiTheme="majorHAnsi" w:cs="Arial"/>
          <w:sz w:val="20"/>
          <w:szCs w:val="20"/>
          <w:lang w:val="en-ID"/>
        </w:rPr>
        <w:fldChar w:fldCharType="separate"/>
      </w:r>
      <w:r w:rsidR="006B6BDB" w:rsidRPr="004A7FC8">
        <w:rPr>
          <w:rFonts w:asciiTheme="majorHAnsi" w:hAnsiTheme="majorHAnsi" w:cs="Arial"/>
          <w:noProof/>
          <w:sz w:val="20"/>
          <w:szCs w:val="20"/>
          <w:lang w:val="en-ID"/>
        </w:rPr>
        <w:t>(Triandini et al., 2019)</w:t>
      </w:r>
      <w:r w:rsidR="006B6BDB" w:rsidRPr="004A7FC8">
        <w:rPr>
          <w:rFonts w:asciiTheme="majorHAnsi" w:hAnsiTheme="majorHAnsi" w:cs="Arial"/>
          <w:sz w:val="20"/>
          <w:szCs w:val="20"/>
        </w:rPr>
        <w:fldChar w:fldCharType="end"/>
      </w:r>
      <w:r w:rsidR="006B6BDB" w:rsidRPr="004A7FC8">
        <w:rPr>
          <w:rFonts w:asciiTheme="majorHAnsi" w:hAnsiTheme="majorHAnsi" w:cs="Arial"/>
          <w:sz w:val="20"/>
          <w:szCs w:val="20"/>
          <w:lang w:val="en-ID"/>
        </w:rPr>
        <w:t xml:space="preserve">. </w:t>
      </w:r>
      <w:r w:rsidR="00033D06" w:rsidRPr="00033D06">
        <w:rPr>
          <w:rFonts w:asciiTheme="majorHAnsi" w:hAnsiTheme="majorHAnsi" w:cs="Arial"/>
          <w:sz w:val="20"/>
          <w:szCs w:val="20"/>
          <w:lang w:val="id-ID"/>
        </w:rPr>
        <w:t>SLR consists of five stages: formulating problems, searching for literature, sorting literature search results, conducting analysis, and understanding the results of literature searches, as in Figure 1</w:t>
      </w:r>
      <w:r w:rsidR="009B6799">
        <w:rPr>
          <w:rFonts w:asciiTheme="majorHAnsi" w:hAnsiTheme="majorHAnsi" w:cs="Arial"/>
          <w:sz w:val="20"/>
          <w:szCs w:val="20"/>
          <w:lang w:val="en-ID"/>
        </w:rPr>
        <w:t xml:space="preserve"> </w:t>
      </w:r>
      <w:r w:rsidR="006B6BDB" w:rsidRPr="004A7FC8">
        <w:rPr>
          <w:rFonts w:asciiTheme="majorHAnsi" w:hAnsiTheme="majorHAnsi" w:cs="Arial"/>
          <w:sz w:val="20"/>
          <w:szCs w:val="20"/>
          <w:lang w:val="en-ID"/>
        </w:rPr>
        <w:fldChar w:fldCharType="begin" w:fldLock="1"/>
      </w:r>
      <w:r w:rsidR="006B6BDB" w:rsidRPr="004A7FC8">
        <w:rPr>
          <w:rFonts w:asciiTheme="majorHAnsi" w:hAnsiTheme="majorHAnsi" w:cs="Arial"/>
          <w:sz w:val="20"/>
          <w:szCs w:val="20"/>
          <w:lang w:val="en-ID"/>
        </w:rPr>
        <w:instrText>ADDIN CSL_CITATION {"citationItems":[{"id":"ITEM-1","itemData":{"DOI":"10.25126/jtiik.201851540","ISSN":"2355-7699","abstract":"Penerapan ERP pada perusahaan mempunyai banyak manfaat. Dengan menerapkan ERP, perusahaan mampu meningkatkan produktifitas perusahaan dengan cara mengurangi biaya pengeluaran dan meningkatkan pendapatan. Namun pada penerapan ERP dapat mengalami kesuksesan   atau mengalami kegagalan. Oleh karena itu, perlu mempertimbangkan &lt;em&gt;critical succes factor &lt;/em&gt;yang berpengaruh terhadap penerapan ERP, salah satunya &lt;em&gt;critical success factor &lt;/em&gt;pada penerapan ERP adalah &lt;em&gt;stakeholder perspective. &lt;/em&gt;Untuk mengetahui pengaruh &lt;em&gt;stakeholder, &lt;/em&gt;maka dilakukan&lt;em&gt; &lt;/em&gt;kajian ulang beberapa &lt;em&gt;paper &lt;/em&gt;dengan jumlah 23 &lt;em&gt;paper &lt;/em&gt;yang ditemukan, namun yang dijadikan acuan utama sejumlah 17. Pengaruh &lt;em&gt;stakeholder perspective &lt;/em&gt;pada penerapan ERP dapat dilihat dari tiga sisi, yaitu studi kasus mengenai pengaruh &lt;em&gt;stakeholder perspective&lt;/em&gt; dalam penerapan ERP, faktor-faktor dari &lt;em&gt;stakeholder perspective &lt;/em&gt;yang berpengaruh pada proses penerapan ERP meliputi komunikasi dan dukungan &lt;em&gt;stakeholder &lt;/em&gt;yang meliputi dukungan &lt;em&gt;top management &lt;/em&gt;dan tim proyek, dan beberapa cara atau solusi yang dapat digunakan dalam mencegah atau menangani masalah yang muncul berdasarkan faktor-faktor dari &lt;em&gt;stakeholder perspective &lt;/em&gt;yang berpengaruh pada proses penerapan ERP.","author":[{"dropping-particle":"","family":"Izzati","given":"Afifah Nurul","non-dropping-particle":"","parse-names":false,"suffix":""},{"dropping-particle":"","family":"Najwa","given":"Nina Fadilah","non-dropping-particle":"","parse-names":false,"suffix":""}],"container-title":"Jurnal Teknologi Informasi dan Ilmu Komputer","id":"ITEM-1","issue":"1","issued":{"date-parts":[["2018"]]},"page":"41","title":"Pengaruh Stakeholder Perspective Dalam Penerapan ERP: A Systematic Literature Review","type":"article-journal","volume":"5"},"uris":["http://www.mendeley.com/documents/?uuid=38c48793-4b22-4fd0-9aa9-3ef72feb69c1"]}],"mendeley":{"formattedCitation":"(Izzati &amp; Najwa, 2018)","plainTextFormattedCitation":"(Izzati &amp; Najwa, 2018)","previouslyFormattedCitation":"(Izzati &amp; Najwa, 2018)"},"properties":{"noteIndex":0},"schema":"https://github.com/citation-style-language/schema/raw/master/csl-citation.json"}</w:instrText>
      </w:r>
      <w:r w:rsidR="006B6BDB" w:rsidRPr="004A7FC8">
        <w:rPr>
          <w:rFonts w:asciiTheme="majorHAnsi" w:hAnsiTheme="majorHAnsi" w:cs="Arial"/>
          <w:sz w:val="20"/>
          <w:szCs w:val="20"/>
          <w:lang w:val="en-ID"/>
        </w:rPr>
        <w:fldChar w:fldCharType="separate"/>
      </w:r>
      <w:r w:rsidR="006B6BDB" w:rsidRPr="004A7FC8">
        <w:rPr>
          <w:rFonts w:asciiTheme="majorHAnsi" w:hAnsiTheme="majorHAnsi" w:cs="Arial"/>
          <w:noProof/>
          <w:sz w:val="20"/>
          <w:szCs w:val="20"/>
          <w:lang w:val="en-ID"/>
        </w:rPr>
        <w:t>(Izzati &amp; Najwa, 2018)</w:t>
      </w:r>
      <w:r w:rsidR="006B6BDB" w:rsidRPr="004A7FC8">
        <w:rPr>
          <w:rFonts w:asciiTheme="majorHAnsi" w:hAnsiTheme="majorHAnsi" w:cs="Arial"/>
          <w:sz w:val="20"/>
          <w:szCs w:val="20"/>
        </w:rPr>
        <w:fldChar w:fldCharType="end"/>
      </w:r>
      <w:bookmarkEnd w:id="9"/>
    </w:p>
    <w:p w14:paraId="01C2E7E0" w14:textId="77777777" w:rsidR="009B1A09" w:rsidRPr="004A7FC8" w:rsidRDefault="009B1A09" w:rsidP="00CA38D7">
      <w:pPr>
        <w:ind w:firstLine="540"/>
        <w:jc w:val="both"/>
        <w:rPr>
          <w:rFonts w:asciiTheme="majorHAnsi" w:hAnsiTheme="majorHAnsi" w:cs="Arial"/>
          <w:sz w:val="20"/>
          <w:szCs w:val="20"/>
        </w:rPr>
      </w:pPr>
    </w:p>
    <w:p w14:paraId="2D461AF2" w14:textId="67CB7FE7" w:rsidR="006B6BDB" w:rsidRPr="004A7FC8" w:rsidRDefault="00497C88" w:rsidP="00CA38D7">
      <w:pPr>
        <w:jc w:val="both"/>
        <w:rPr>
          <w:rFonts w:asciiTheme="majorHAnsi" w:hAnsiTheme="majorHAnsi" w:cs="Arial"/>
          <w:sz w:val="20"/>
          <w:szCs w:val="20"/>
        </w:rPr>
      </w:pPr>
      <w:r>
        <w:rPr>
          <w:rFonts w:asciiTheme="majorHAnsi" w:hAnsiTheme="majorHAnsi" w:cs="Arial"/>
          <w:noProof/>
          <w:sz w:val="20"/>
          <w:szCs w:val="20"/>
        </w:rPr>
        <w:drawing>
          <wp:inline distT="0" distB="0" distL="0" distR="0" wp14:anchorId="04F6C16D" wp14:editId="7E5D9A14">
            <wp:extent cx="2737882" cy="757451"/>
            <wp:effectExtent l="0" t="0" r="5715" b="508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 SLR-Copy of Page-1.jpg"/>
                    <pic:cNvPicPr/>
                  </pic:nvPicPr>
                  <pic:blipFill>
                    <a:blip r:embed="rId15">
                      <a:extLst>
                        <a:ext uri="{28A0092B-C50C-407E-A947-70E740481C1C}">
                          <a14:useLocalDpi xmlns:a14="http://schemas.microsoft.com/office/drawing/2010/main" val="0"/>
                        </a:ext>
                      </a:extLst>
                    </a:blip>
                    <a:stretch>
                      <a:fillRect/>
                    </a:stretch>
                  </pic:blipFill>
                  <pic:spPr>
                    <a:xfrm>
                      <a:off x="0" y="0"/>
                      <a:ext cx="2915374" cy="806555"/>
                    </a:xfrm>
                    <a:prstGeom prst="rect">
                      <a:avLst/>
                    </a:prstGeom>
                  </pic:spPr>
                </pic:pic>
              </a:graphicData>
            </a:graphic>
          </wp:inline>
        </w:drawing>
      </w:r>
    </w:p>
    <w:p w14:paraId="758493F3" w14:textId="3755BC18" w:rsidR="006B6BDB" w:rsidRPr="004A7FC8" w:rsidRDefault="00060E87" w:rsidP="00CA38D7">
      <w:pPr>
        <w:jc w:val="both"/>
        <w:rPr>
          <w:rFonts w:asciiTheme="majorHAnsi" w:hAnsiTheme="majorHAnsi" w:cs="Arial"/>
          <w:sz w:val="20"/>
          <w:szCs w:val="20"/>
        </w:rPr>
      </w:pPr>
      <w:r>
        <w:rPr>
          <w:rFonts w:asciiTheme="majorHAnsi" w:hAnsiTheme="majorHAnsi" w:cs="Arial"/>
          <w:sz w:val="20"/>
          <w:szCs w:val="20"/>
        </w:rPr>
        <w:t>Source</w:t>
      </w:r>
      <w:r w:rsidR="009B1A09" w:rsidRPr="004A7FC8">
        <w:rPr>
          <w:rFonts w:asciiTheme="majorHAnsi" w:hAnsiTheme="majorHAnsi" w:cs="Arial"/>
          <w:sz w:val="20"/>
          <w:szCs w:val="20"/>
        </w:rPr>
        <w:t xml:space="preserve">: </w:t>
      </w:r>
      <w:r w:rsidR="009B1A09" w:rsidRPr="004A7FC8">
        <w:rPr>
          <w:rFonts w:asciiTheme="majorHAnsi" w:hAnsiTheme="majorHAnsi" w:cs="Arial"/>
          <w:sz w:val="20"/>
          <w:szCs w:val="20"/>
          <w:lang w:val="en-ID"/>
        </w:rPr>
        <w:fldChar w:fldCharType="begin" w:fldLock="1"/>
      </w:r>
      <w:r w:rsidR="008E29BF" w:rsidRPr="004A7FC8">
        <w:rPr>
          <w:rFonts w:asciiTheme="majorHAnsi" w:hAnsiTheme="majorHAnsi" w:cs="Arial"/>
          <w:sz w:val="20"/>
          <w:szCs w:val="20"/>
          <w:lang w:val="en-ID"/>
        </w:rPr>
        <w:instrText>ADDIN CSL_CITATION {"citationItems":[{"id":"ITEM-1","itemData":{"DOI":"10.25126/jtiik.201851540","ISSN":"2355-7699","abstract":"Penerapan ERP pada perusahaan mempunyai banyak manfaat. Dengan menerapkan ERP, perusahaan mampu meningkatkan produktifitas perusahaan dengan cara mengurangi biaya pengeluaran dan meningkatkan pendapatan. Namun pada penerapan ERP dapat mengalami kesuksesan   atau mengalami kegagalan. Oleh karena itu, perlu mempertimbangkan &lt;em&gt;critical succes factor &lt;/em&gt;yang berpengaruh terhadap penerapan ERP, salah satunya &lt;em&gt;critical success factor &lt;/em&gt;pada penerapan ERP adalah &lt;em&gt;stakeholder perspective. &lt;/em&gt;Untuk mengetahui pengaruh &lt;em&gt;stakeholder, &lt;/em&gt;maka dilakukan&lt;em&gt; &lt;/em&gt;kajian ulang beberapa &lt;em&gt;paper &lt;/em&gt;dengan jumlah 23 &lt;em&gt;paper &lt;/em&gt;yang ditemukan, namun yang dijadikan acuan utama sejumlah 17. Pengaruh &lt;em&gt;stakeholder perspective &lt;/em&gt;pada penerapan ERP dapat dilihat dari tiga sisi, yaitu studi kasus mengenai pengaruh &lt;em&gt;stakeholder perspective&lt;/em&gt; dalam penerapan ERP, faktor-faktor dari &lt;em&gt;stakeholder perspective &lt;/em&gt;yang berpengaruh pada proses penerapan ERP meliputi komunikasi dan dukungan &lt;em&gt;stakeholder &lt;/em&gt;yang meliputi dukungan &lt;em&gt;top management &lt;/em&gt;dan tim proyek, dan beberapa cara atau solusi yang dapat digunakan dalam mencegah atau menangani masalah yang muncul berdasarkan faktor-faktor dari &lt;em&gt;stakeholder perspective &lt;/em&gt;yang berpengaruh pada proses penerapan ERP.","author":[{"dropping-particle":"","family":"Izzati","given":"Afifah Nurul","non-dropping-particle":"","parse-names":false,"suffix":""},{"dropping-particle":"","family":"Najwa","given":"Nina Fadilah","non-dropping-particle":"","parse-names":false,"suffix":""}],"container-title":"Jurnal Teknologi Informasi dan Ilmu Komputer","id":"ITEM-1","issue":"1","issued":{"date-parts":[["2018"]]},"page":"41","title":"Pengaruh Stakeholder Perspective Dalam Penerapan ERP: A Systematic Literature Review","type":"article-journal","volume":"5"},"uris":["http://www.mendeley.com/documents/?uuid=38c48793-4b22-4fd0-9aa9-3ef72feb69c1"]}],"mendeley":{"formattedCitation":"(Izzati &amp; Najwa, 2018)","plainTextFormattedCitation":"(Izzati &amp; Najwa, 2018)","previouslyFormattedCitation":"(Izzati &amp; Najwa, 2018)"},"properties":{"noteIndex":0},"schema":"https://github.com/citation-style-language/schema/raw/master/csl-citation.json"}</w:instrText>
      </w:r>
      <w:r w:rsidR="009B1A09" w:rsidRPr="004A7FC8">
        <w:rPr>
          <w:rFonts w:asciiTheme="majorHAnsi" w:hAnsiTheme="majorHAnsi" w:cs="Arial"/>
          <w:sz w:val="20"/>
          <w:szCs w:val="20"/>
          <w:lang w:val="en-ID"/>
        </w:rPr>
        <w:fldChar w:fldCharType="separate"/>
      </w:r>
      <w:r w:rsidR="00684AD7" w:rsidRPr="004A7FC8">
        <w:rPr>
          <w:rFonts w:asciiTheme="majorHAnsi" w:hAnsiTheme="majorHAnsi" w:cs="Arial"/>
          <w:noProof/>
          <w:sz w:val="20"/>
          <w:szCs w:val="20"/>
          <w:lang w:val="en-ID"/>
        </w:rPr>
        <w:t>(Izzati &amp; Najwa, 2018)</w:t>
      </w:r>
      <w:r w:rsidR="009B1A09" w:rsidRPr="004A7FC8">
        <w:rPr>
          <w:rFonts w:asciiTheme="majorHAnsi" w:hAnsiTheme="majorHAnsi" w:cs="Arial"/>
          <w:sz w:val="20"/>
          <w:szCs w:val="20"/>
        </w:rPr>
        <w:fldChar w:fldCharType="end"/>
      </w:r>
    </w:p>
    <w:p w14:paraId="7A2CC08B" w14:textId="0D0F10CA" w:rsidR="009B1A09" w:rsidRDefault="00E34F5D" w:rsidP="00CA38D7">
      <w:pPr>
        <w:jc w:val="center"/>
        <w:rPr>
          <w:rFonts w:asciiTheme="majorHAnsi" w:hAnsiTheme="majorHAnsi" w:cs="Times New Roman"/>
          <w:sz w:val="20"/>
          <w:szCs w:val="20"/>
        </w:rPr>
      </w:pPr>
      <w:r>
        <w:rPr>
          <w:rFonts w:asciiTheme="majorHAnsi" w:hAnsiTheme="majorHAnsi" w:cs="Times New Roman"/>
          <w:sz w:val="20"/>
          <w:szCs w:val="20"/>
        </w:rPr>
        <w:t>Figure 1</w:t>
      </w:r>
      <w:r w:rsidR="0025454C" w:rsidRPr="004A7FC8">
        <w:rPr>
          <w:rFonts w:asciiTheme="majorHAnsi" w:hAnsiTheme="majorHAnsi" w:cs="Times New Roman"/>
          <w:sz w:val="20"/>
          <w:szCs w:val="20"/>
        </w:rPr>
        <w:t>.</w:t>
      </w:r>
      <w:r w:rsidR="009B1A09" w:rsidRPr="004A7FC8">
        <w:rPr>
          <w:rFonts w:asciiTheme="majorHAnsi" w:hAnsiTheme="majorHAnsi" w:cs="Times New Roman"/>
          <w:sz w:val="20"/>
          <w:szCs w:val="20"/>
        </w:rPr>
        <w:t xml:space="preserve"> </w:t>
      </w:r>
      <w:r w:rsidRPr="00E34F5D">
        <w:rPr>
          <w:rFonts w:asciiTheme="majorHAnsi" w:hAnsiTheme="majorHAnsi" w:cs="Times New Roman"/>
          <w:sz w:val="20"/>
          <w:szCs w:val="20"/>
        </w:rPr>
        <w:t>Methodology Literature Review</w:t>
      </w:r>
    </w:p>
    <w:p w14:paraId="5230508F" w14:textId="77777777" w:rsidR="005D0D52" w:rsidRPr="004A7FC8" w:rsidRDefault="005D0D52" w:rsidP="00CA38D7">
      <w:pPr>
        <w:jc w:val="center"/>
        <w:rPr>
          <w:rFonts w:asciiTheme="majorHAnsi" w:hAnsiTheme="majorHAnsi" w:cs="Arial"/>
          <w:b/>
          <w:sz w:val="20"/>
          <w:szCs w:val="20"/>
          <w:lang w:val="id-ID"/>
        </w:rPr>
      </w:pPr>
    </w:p>
    <w:p w14:paraId="314B3A1B" w14:textId="659F03DF" w:rsidR="009B1A09" w:rsidRPr="004A7FC8" w:rsidRDefault="00416C58" w:rsidP="00CA38D7">
      <w:pPr>
        <w:contextualSpacing/>
        <w:jc w:val="both"/>
        <w:rPr>
          <w:rFonts w:asciiTheme="majorHAnsi" w:hAnsiTheme="majorHAnsi"/>
          <w:b/>
          <w:bCs/>
          <w:sz w:val="20"/>
          <w:szCs w:val="20"/>
        </w:rPr>
      </w:pPr>
      <w:bookmarkStart w:id="10" w:name="_Hlk46047574"/>
      <w:r w:rsidRPr="00416C58">
        <w:rPr>
          <w:rFonts w:asciiTheme="majorHAnsi" w:hAnsiTheme="majorHAnsi"/>
          <w:b/>
          <w:bCs/>
          <w:sz w:val="20"/>
          <w:szCs w:val="20"/>
        </w:rPr>
        <w:t>Formulating Problems</w:t>
      </w:r>
    </w:p>
    <w:p w14:paraId="2E00E6F1" w14:textId="3C19B1FE" w:rsidR="009B1A09" w:rsidRPr="004A7FC8" w:rsidRDefault="005D2A0A" w:rsidP="00CA38D7">
      <w:pPr>
        <w:ind w:firstLine="567"/>
        <w:jc w:val="both"/>
        <w:rPr>
          <w:rFonts w:asciiTheme="majorHAnsi" w:hAnsiTheme="majorHAnsi" w:cs="Times New Roman"/>
          <w:sz w:val="20"/>
          <w:szCs w:val="20"/>
        </w:rPr>
      </w:pPr>
      <w:r w:rsidRPr="005D2A0A">
        <w:rPr>
          <w:rFonts w:asciiTheme="majorHAnsi" w:hAnsiTheme="majorHAnsi" w:cs="Times New Roman"/>
          <w:sz w:val="20"/>
          <w:szCs w:val="20"/>
        </w:rPr>
        <w:t>Based on the purpose of this study, namely reviewing software testing tools through reviews conducted on several studies, the first stage to take is to formulate the problem through several research questions (RQs). This formulation of the problem helps to gather all the information needed to analyze the different reviews. The research questions (RQs) in this study are:</w:t>
      </w:r>
    </w:p>
    <w:p w14:paraId="73A869D0" w14:textId="1F623455" w:rsidR="009B1A09" w:rsidRPr="004A7FC8" w:rsidRDefault="00257714" w:rsidP="00CA38D7">
      <w:pPr>
        <w:pStyle w:val="ListParagraph"/>
        <w:numPr>
          <w:ilvl w:val="0"/>
          <w:numId w:val="4"/>
        </w:numPr>
        <w:spacing w:after="0" w:line="240" w:lineRule="auto"/>
        <w:ind w:left="284" w:hanging="284"/>
        <w:contextualSpacing/>
        <w:jc w:val="both"/>
        <w:rPr>
          <w:rFonts w:asciiTheme="majorHAnsi" w:hAnsiTheme="majorHAnsi"/>
          <w:sz w:val="20"/>
          <w:szCs w:val="20"/>
        </w:rPr>
      </w:pPr>
      <w:r w:rsidRPr="00257714">
        <w:rPr>
          <w:rFonts w:asciiTheme="majorHAnsi" w:hAnsiTheme="majorHAnsi"/>
          <w:i/>
          <w:iCs/>
          <w:sz w:val="20"/>
          <w:szCs w:val="20"/>
        </w:rPr>
        <w:t xml:space="preserve">RQ1: </w:t>
      </w:r>
      <w:r w:rsidRPr="00257714">
        <w:rPr>
          <w:rFonts w:asciiTheme="majorHAnsi" w:hAnsiTheme="majorHAnsi"/>
          <w:sz w:val="20"/>
          <w:szCs w:val="20"/>
        </w:rPr>
        <w:t>What are the automated software testing tools that are often discussed in journals?</w:t>
      </w:r>
    </w:p>
    <w:p w14:paraId="1EF04E98" w14:textId="3E711968" w:rsidR="009B1A09" w:rsidRPr="004A7FC8" w:rsidRDefault="009B1A09" w:rsidP="00CA38D7">
      <w:pPr>
        <w:pStyle w:val="ListParagraph"/>
        <w:numPr>
          <w:ilvl w:val="0"/>
          <w:numId w:val="4"/>
        </w:numPr>
        <w:spacing w:after="0" w:line="240" w:lineRule="auto"/>
        <w:ind w:left="284" w:hanging="284"/>
        <w:contextualSpacing/>
        <w:jc w:val="both"/>
        <w:rPr>
          <w:rFonts w:asciiTheme="majorHAnsi" w:hAnsiTheme="majorHAnsi"/>
          <w:sz w:val="20"/>
          <w:szCs w:val="20"/>
        </w:rPr>
      </w:pPr>
      <w:r w:rsidRPr="004A7FC8">
        <w:rPr>
          <w:rFonts w:asciiTheme="majorHAnsi" w:hAnsiTheme="majorHAnsi"/>
          <w:i/>
          <w:iCs/>
          <w:sz w:val="20"/>
          <w:szCs w:val="20"/>
        </w:rPr>
        <w:t>RQ</w:t>
      </w:r>
      <w:r w:rsidRPr="004A7FC8">
        <w:rPr>
          <w:rFonts w:asciiTheme="majorHAnsi" w:hAnsiTheme="majorHAnsi"/>
          <w:i/>
          <w:iCs/>
          <w:sz w:val="20"/>
          <w:szCs w:val="20"/>
          <w:lang w:val="id-ID"/>
        </w:rPr>
        <w:t>2</w:t>
      </w:r>
      <w:r w:rsidRPr="004A7FC8">
        <w:rPr>
          <w:rFonts w:asciiTheme="majorHAnsi" w:hAnsiTheme="majorHAnsi"/>
          <w:sz w:val="20"/>
          <w:szCs w:val="20"/>
        </w:rPr>
        <w:t xml:space="preserve">: </w:t>
      </w:r>
      <w:r w:rsidR="00257714" w:rsidRPr="00257714">
        <w:rPr>
          <w:rFonts w:asciiTheme="majorHAnsi" w:hAnsiTheme="majorHAnsi"/>
          <w:sz w:val="20"/>
          <w:szCs w:val="20"/>
        </w:rPr>
        <w:t>What are the characteristics of each of the automated software testing tools that are often discussed in journals?</w:t>
      </w:r>
    </w:p>
    <w:p w14:paraId="0403E4C7" w14:textId="7C08FC36" w:rsidR="00272105" w:rsidRPr="004A7FC8" w:rsidRDefault="009B1A09" w:rsidP="00CA38D7">
      <w:pPr>
        <w:pStyle w:val="ListParagraph"/>
        <w:numPr>
          <w:ilvl w:val="0"/>
          <w:numId w:val="4"/>
        </w:numPr>
        <w:spacing w:after="0" w:line="240" w:lineRule="auto"/>
        <w:ind w:left="284" w:hanging="284"/>
        <w:contextualSpacing/>
        <w:jc w:val="both"/>
        <w:rPr>
          <w:rFonts w:asciiTheme="majorHAnsi" w:hAnsiTheme="majorHAnsi"/>
          <w:sz w:val="20"/>
          <w:szCs w:val="20"/>
        </w:rPr>
      </w:pPr>
      <w:r w:rsidRPr="004A7FC8">
        <w:rPr>
          <w:rFonts w:asciiTheme="majorHAnsi" w:hAnsiTheme="majorHAnsi"/>
          <w:i/>
          <w:iCs/>
          <w:sz w:val="20"/>
          <w:szCs w:val="20"/>
        </w:rPr>
        <w:t>RQ</w:t>
      </w:r>
      <w:r w:rsidRPr="004A7FC8">
        <w:rPr>
          <w:rFonts w:asciiTheme="majorHAnsi" w:hAnsiTheme="majorHAnsi"/>
          <w:i/>
          <w:iCs/>
          <w:sz w:val="20"/>
          <w:szCs w:val="20"/>
          <w:lang w:val="id-ID"/>
        </w:rPr>
        <w:t>3</w:t>
      </w:r>
      <w:r w:rsidRPr="004A7FC8">
        <w:rPr>
          <w:rFonts w:asciiTheme="majorHAnsi" w:hAnsiTheme="majorHAnsi"/>
          <w:sz w:val="20"/>
          <w:szCs w:val="20"/>
        </w:rPr>
        <w:t xml:space="preserve">: </w:t>
      </w:r>
      <w:r w:rsidR="00257714" w:rsidRPr="00257714">
        <w:rPr>
          <w:rFonts w:asciiTheme="majorHAnsi" w:hAnsiTheme="majorHAnsi"/>
          <w:sz w:val="20"/>
          <w:szCs w:val="20"/>
        </w:rPr>
        <w:t>What are the advantages and disadvantages of each of the automated software testing tools that are often discussed in journals?</w:t>
      </w:r>
    </w:p>
    <w:p w14:paraId="1C0C1BDE" w14:textId="77777777" w:rsidR="00062F3D" w:rsidRDefault="00062F3D" w:rsidP="00CA38D7">
      <w:pPr>
        <w:contextualSpacing/>
        <w:jc w:val="both"/>
        <w:rPr>
          <w:rFonts w:asciiTheme="majorHAnsi" w:hAnsiTheme="majorHAnsi"/>
          <w:b/>
          <w:bCs/>
          <w:sz w:val="20"/>
          <w:szCs w:val="20"/>
        </w:rPr>
      </w:pPr>
    </w:p>
    <w:p w14:paraId="6E6BAD54" w14:textId="7CCF3583" w:rsidR="009B1A09" w:rsidRPr="004A7FC8" w:rsidRDefault="00545A32" w:rsidP="00CA38D7">
      <w:pPr>
        <w:contextualSpacing/>
        <w:jc w:val="both"/>
        <w:rPr>
          <w:rFonts w:asciiTheme="majorHAnsi" w:hAnsiTheme="majorHAnsi"/>
          <w:b/>
          <w:bCs/>
          <w:sz w:val="20"/>
          <w:szCs w:val="20"/>
        </w:rPr>
      </w:pPr>
      <w:r w:rsidRPr="00545A32">
        <w:rPr>
          <w:rFonts w:asciiTheme="majorHAnsi" w:hAnsiTheme="majorHAnsi"/>
          <w:b/>
          <w:bCs/>
          <w:sz w:val="20"/>
          <w:szCs w:val="20"/>
        </w:rPr>
        <w:t>Search for Literature</w:t>
      </w:r>
    </w:p>
    <w:p w14:paraId="33E5556B" w14:textId="2AD6105E" w:rsidR="009B1A09" w:rsidRDefault="00980769" w:rsidP="00CA38D7">
      <w:pPr>
        <w:ind w:firstLine="567"/>
        <w:jc w:val="both"/>
        <w:rPr>
          <w:rFonts w:asciiTheme="majorHAnsi" w:hAnsiTheme="majorHAnsi" w:cs="Times New Roman"/>
          <w:sz w:val="20"/>
          <w:szCs w:val="20"/>
        </w:rPr>
      </w:pPr>
      <w:r w:rsidRPr="00980769">
        <w:rPr>
          <w:rFonts w:asciiTheme="majorHAnsi" w:hAnsiTheme="majorHAnsi" w:cs="Times New Roman"/>
          <w:sz w:val="20"/>
          <w:szCs w:val="20"/>
        </w:rPr>
        <w:t>The second stage in this method is to search for literature from journals related to automatic software testing tools to answer research questions (RQs) and research objectives. The search process is carried out using one of the addresses that are usually used to search scientific literature, https://scholar.google.com/. The first stage, search</w:t>
      </w:r>
      <w:r w:rsidR="005C6F62">
        <w:rPr>
          <w:rFonts w:asciiTheme="majorHAnsi" w:hAnsiTheme="majorHAnsi" w:cs="Times New Roman"/>
          <w:sz w:val="20"/>
          <w:szCs w:val="20"/>
        </w:rPr>
        <w:t>ing</w:t>
      </w:r>
      <w:r w:rsidRPr="00980769">
        <w:rPr>
          <w:rFonts w:asciiTheme="majorHAnsi" w:hAnsiTheme="majorHAnsi" w:cs="Times New Roman"/>
          <w:sz w:val="20"/>
          <w:szCs w:val="20"/>
        </w:rPr>
        <w:t xml:space="preserve"> for literature sources, 2 focus keywords used and associated with automated software testing tools, "Comparative of Automated Software Testing Tools" and "A Critical Analysis of Automated Software Testing Tools". This literature search only uses 2 main pages or 20 literature that first appears on Google Scholar according to each of the keywords used. From the results of this search, the next step is to sort out the results of the paper that match the predetermined criteria to get the paper that will be used in this study.</w:t>
      </w:r>
    </w:p>
    <w:p w14:paraId="36430C6B" w14:textId="77777777" w:rsidR="006C60E7" w:rsidRPr="004A7FC8" w:rsidRDefault="006C60E7" w:rsidP="00CA38D7">
      <w:pPr>
        <w:ind w:firstLine="567"/>
        <w:jc w:val="both"/>
        <w:rPr>
          <w:rFonts w:asciiTheme="majorHAnsi" w:hAnsiTheme="majorHAnsi" w:cs="Times New Roman"/>
          <w:sz w:val="20"/>
          <w:szCs w:val="20"/>
        </w:rPr>
      </w:pPr>
    </w:p>
    <w:p w14:paraId="000AC4EA" w14:textId="391FB850" w:rsidR="009B1A09" w:rsidRPr="004A7FC8" w:rsidRDefault="00B31A87" w:rsidP="00CA38D7">
      <w:pPr>
        <w:contextualSpacing/>
        <w:jc w:val="both"/>
        <w:rPr>
          <w:rFonts w:asciiTheme="majorHAnsi" w:hAnsiTheme="majorHAnsi"/>
          <w:b/>
          <w:bCs/>
          <w:sz w:val="20"/>
          <w:szCs w:val="20"/>
        </w:rPr>
      </w:pPr>
      <w:r w:rsidRPr="00B31A87">
        <w:rPr>
          <w:rFonts w:asciiTheme="majorHAnsi" w:hAnsiTheme="majorHAnsi"/>
          <w:b/>
          <w:bCs/>
          <w:sz w:val="20"/>
          <w:szCs w:val="20"/>
        </w:rPr>
        <w:t>Sorting Literature Search Results</w:t>
      </w:r>
    </w:p>
    <w:p w14:paraId="3830ECB8" w14:textId="71C28B4B" w:rsidR="009B1A09" w:rsidRPr="004A7FC8" w:rsidRDefault="00B31A87" w:rsidP="00CA38D7">
      <w:pPr>
        <w:ind w:firstLine="567"/>
        <w:jc w:val="both"/>
        <w:rPr>
          <w:rFonts w:asciiTheme="majorHAnsi" w:hAnsiTheme="majorHAnsi" w:cs="Times New Roman"/>
          <w:sz w:val="20"/>
          <w:szCs w:val="20"/>
        </w:rPr>
      </w:pPr>
      <w:r w:rsidRPr="00B31A87">
        <w:rPr>
          <w:rFonts w:asciiTheme="majorHAnsi" w:hAnsiTheme="majorHAnsi" w:cs="Times New Roman"/>
          <w:sz w:val="20"/>
          <w:szCs w:val="20"/>
        </w:rPr>
        <w:t>The third stage, namely sorting out the literature search results after searching using keywords that have been previously determined in the literature search section. Selection is done by determining if there are conditions that are not met in the criteria below, then automatically the paper cannot be used for research. The first selection criteria used were:</w:t>
      </w:r>
    </w:p>
    <w:p w14:paraId="47F63306" w14:textId="6F7E9F7E" w:rsidR="009B1A09" w:rsidRPr="004A7FC8" w:rsidRDefault="009C2302" w:rsidP="00CA38D7">
      <w:pPr>
        <w:pStyle w:val="ListParagraph"/>
        <w:numPr>
          <w:ilvl w:val="0"/>
          <w:numId w:val="5"/>
        </w:numPr>
        <w:spacing w:after="0" w:line="240" w:lineRule="auto"/>
        <w:ind w:left="284" w:hanging="284"/>
        <w:contextualSpacing/>
        <w:jc w:val="both"/>
        <w:rPr>
          <w:rFonts w:asciiTheme="majorHAnsi" w:hAnsiTheme="majorHAnsi"/>
          <w:sz w:val="20"/>
          <w:szCs w:val="20"/>
        </w:rPr>
      </w:pPr>
      <w:r>
        <w:rPr>
          <w:rFonts w:asciiTheme="majorHAnsi" w:hAnsiTheme="majorHAnsi"/>
          <w:sz w:val="20"/>
          <w:szCs w:val="20"/>
        </w:rPr>
        <w:t>E</w:t>
      </w:r>
      <w:r w:rsidRPr="009C2302">
        <w:rPr>
          <w:rFonts w:asciiTheme="majorHAnsi" w:hAnsiTheme="majorHAnsi"/>
          <w:sz w:val="20"/>
          <w:szCs w:val="20"/>
        </w:rPr>
        <w:t>limination of paid papers.</w:t>
      </w:r>
    </w:p>
    <w:p w14:paraId="4B104F09" w14:textId="2BD6D010" w:rsidR="009B1A09" w:rsidRPr="004A7FC8" w:rsidRDefault="009C2302" w:rsidP="00CA38D7">
      <w:pPr>
        <w:pStyle w:val="ListParagraph"/>
        <w:numPr>
          <w:ilvl w:val="0"/>
          <w:numId w:val="5"/>
        </w:numPr>
        <w:spacing w:after="0" w:line="240" w:lineRule="auto"/>
        <w:ind w:left="284" w:hanging="284"/>
        <w:contextualSpacing/>
        <w:jc w:val="both"/>
        <w:rPr>
          <w:rFonts w:asciiTheme="majorHAnsi" w:hAnsiTheme="majorHAnsi"/>
          <w:sz w:val="20"/>
          <w:szCs w:val="20"/>
        </w:rPr>
      </w:pPr>
      <w:r w:rsidRPr="009C2302">
        <w:rPr>
          <w:rFonts w:asciiTheme="majorHAnsi" w:hAnsiTheme="majorHAnsi"/>
          <w:sz w:val="20"/>
          <w:szCs w:val="20"/>
        </w:rPr>
        <w:t>Eliminate non-journal papers.</w:t>
      </w:r>
    </w:p>
    <w:p w14:paraId="4BB4EEA6" w14:textId="48BADE86" w:rsidR="009B1A09" w:rsidRPr="004A7FC8" w:rsidRDefault="00154055" w:rsidP="00CA38D7">
      <w:pPr>
        <w:pStyle w:val="ListParagraph"/>
        <w:numPr>
          <w:ilvl w:val="0"/>
          <w:numId w:val="5"/>
        </w:numPr>
        <w:spacing w:after="0" w:line="240" w:lineRule="auto"/>
        <w:ind w:left="284" w:hanging="284"/>
        <w:contextualSpacing/>
        <w:jc w:val="both"/>
        <w:rPr>
          <w:rFonts w:asciiTheme="majorHAnsi" w:hAnsiTheme="majorHAnsi"/>
          <w:sz w:val="20"/>
          <w:szCs w:val="20"/>
        </w:rPr>
      </w:pPr>
      <w:r w:rsidRPr="00154055">
        <w:rPr>
          <w:rFonts w:asciiTheme="majorHAnsi" w:hAnsiTheme="majorHAnsi"/>
          <w:sz w:val="20"/>
          <w:szCs w:val="20"/>
        </w:rPr>
        <w:t>Eliminate papers whose publication years are not within the gap between 2010 - 2020 (the last 10 years).</w:t>
      </w:r>
    </w:p>
    <w:p w14:paraId="77344319" w14:textId="2FC287C2" w:rsidR="009B1A09" w:rsidRPr="004A7FC8" w:rsidRDefault="00154055" w:rsidP="00CA38D7">
      <w:pPr>
        <w:pStyle w:val="ListParagraph"/>
        <w:numPr>
          <w:ilvl w:val="0"/>
          <w:numId w:val="5"/>
        </w:numPr>
        <w:spacing w:after="0" w:line="240" w:lineRule="auto"/>
        <w:ind w:left="284" w:hanging="284"/>
        <w:contextualSpacing/>
        <w:jc w:val="both"/>
        <w:rPr>
          <w:rFonts w:asciiTheme="majorHAnsi" w:hAnsiTheme="majorHAnsi"/>
          <w:sz w:val="20"/>
          <w:szCs w:val="20"/>
        </w:rPr>
      </w:pPr>
      <w:r w:rsidRPr="00154055">
        <w:rPr>
          <w:rFonts w:asciiTheme="majorHAnsi" w:hAnsiTheme="majorHAnsi"/>
          <w:sz w:val="20"/>
          <w:szCs w:val="20"/>
        </w:rPr>
        <w:t>Eliminate papers whose titles are not in English.</w:t>
      </w:r>
    </w:p>
    <w:p w14:paraId="2AFF0C65" w14:textId="0811F3C5" w:rsidR="009B1A09" w:rsidRPr="004A7FC8" w:rsidRDefault="004D1ABB" w:rsidP="00CA38D7">
      <w:pPr>
        <w:pStyle w:val="ListParagraph"/>
        <w:numPr>
          <w:ilvl w:val="0"/>
          <w:numId w:val="5"/>
        </w:numPr>
        <w:spacing w:after="0" w:line="240" w:lineRule="auto"/>
        <w:ind w:left="284" w:hanging="284"/>
        <w:contextualSpacing/>
        <w:jc w:val="both"/>
        <w:rPr>
          <w:rFonts w:asciiTheme="majorHAnsi" w:hAnsiTheme="majorHAnsi"/>
          <w:sz w:val="20"/>
          <w:szCs w:val="20"/>
        </w:rPr>
      </w:pPr>
      <w:r w:rsidRPr="004D1ABB">
        <w:rPr>
          <w:rFonts w:asciiTheme="majorHAnsi" w:hAnsiTheme="majorHAnsi"/>
          <w:sz w:val="20"/>
          <w:szCs w:val="20"/>
        </w:rPr>
        <w:t>Eliminate papers with titles that are not related to automated software testing tools.</w:t>
      </w:r>
    </w:p>
    <w:p w14:paraId="158B5157" w14:textId="7109CFF0" w:rsidR="009B1A09" w:rsidRPr="004A7FC8" w:rsidRDefault="000E5365" w:rsidP="00CA38D7">
      <w:pPr>
        <w:ind w:firstLine="567"/>
        <w:jc w:val="both"/>
        <w:rPr>
          <w:rFonts w:asciiTheme="majorHAnsi" w:hAnsiTheme="majorHAnsi" w:cs="Times New Roman"/>
          <w:sz w:val="20"/>
          <w:szCs w:val="20"/>
        </w:rPr>
      </w:pPr>
      <w:r w:rsidRPr="000E5365">
        <w:rPr>
          <w:rFonts w:asciiTheme="majorHAnsi" w:hAnsiTheme="majorHAnsi" w:cs="Times New Roman"/>
          <w:sz w:val="20"/>
          <w:szCs w:val="20"/>
        </w:rPr>
        <w:lastRenderedPageBreak/>
        <w:t>After identifying and analyzing the papers in the first selection, the results will be taken to the selection to analyze further papers, such as abstract analysis, keywords, and conclusions. How to make the second selection:</w:t>
      </w:r>
    </w:p>
    <w:p w14:paraId="1CBC377F" w14:textId="7A39D1E8" w:rsidR="009B1A09" w:rsidRPr="004A7FC8" w:rsidRDefault="007A1429" w:rsidP="00CA38D7">
      <w:pPr>
        <w:pStyle w:val="ListParagraph"/>
        <w:numPr>
          <w:ilvl w:val="0"/>
          <w:numId w:val="6"/>
        </w:numPr>
        <w:spacing w:after="0" w:line="240" w:lineRule="auto"/>
        <w:ind w:left="284" w:hanging="284"/>
        <w:contextualSpacing/>
        <w:jc w:val="both"/>
        <w:rPr>
          <w:rFonts w:asciiTheme="majorHAnsi" w:hAnsiTheme="majorHAnsi"/>
          <w:sz w:val="20"/>
          <w:szCs w:val="20"/>
        </w:rPr>
      </w:pPr>
      <w:r w:rsidRPr="007A1429">
        <w:rPr>
          <w:rFonts w:asciiTheme="majorHAnsi" w:hAnsiTheme="majorHAnsi"/>
          <w:sz w:val="20"/>
          <w:szCs w:val="20"/>
        </w:rPr>
        <w:t>Eliminate papers with abstracts that are not related to comparisons, analyzes, case studies, and reviews of automated software testing tools.</w:t>
      </w:r>
    </w:p>
    <w:p w14:paraId="7BA9C226" w14:textId="7E921894" w:rsidR="009B1A09" w:rsidRPr="004A7FC8" w:rsidRDefault="007A1429" w:rsidP="00CA38D7">
      <w:pPr>
        <w:pStyle w:val="ListParagraph"/>
        <w:numPr>
          <w:ilvl w:val="0"/>
          <w:numId w:val="6"/>
        </w:numPr>
        <w:spacing w:after="0" w:line="240" w:lineRule="auto"/>
        <w:ind w:left="284" w:hanging="284"/>
        <w:contextualSpacing/>
        <w:jc w:val="both"/>
        <w:rPr>
          <w:rFonts w:asciiTheme="majorHAnsi" w:hAnsiTheme="majorHAnsi"/>
          <w:sz w:val="20"/>
          <w:szCs w:val="20"/>
        </w:rPr>
      </w:pPr>
      <w:r w:rsidRPr="007A1429">
        <w:rPr>
          <w:rFonts w:asciiTheme="majorHAnsi" w:hAnsiTheme="majorHAnsi"/>
          <w:sz w:val="20"/>
          <w:szCs w:val="20"/>
        </w:rPr>
        <w:t>Eliminate papers whose contents are not in English.</w:t>
      </w:r>
    </w:p>
    <w:p w14:paraId="3A8A22CB" w14:textId="7B532746" w:rsidR="009B1A09" w:rsidRPr="004A7FC8" w:rsidRDefault="007A1429" w:rsidP="00CA38D7">
      <w:pPr>
        <w:pStyle w:val="ListParagraph"/>
        <w:numPr>
          <w:ilvl w:val="0"/>
          <w:numId w:val="6"/>
        </w:numPr>
        <w:spacing w:after="0" w:line="240" w:lineRule="auto"/>
        <w:ind w:left="284" w:hanging="284"/>
        <w:contextualSpacing/>
        <w:jc w:val="both"/>
        <w:rPr>
          <w:rFonts w:asciiTheme="majorHAnsi" w:hAnsiTheme="majorHAnsi"/>
          <w:sz w:val="20"/>
          <w:szCs w:val="20"/>
        </w:rPr>
      </w:pPr>
      <w:r w:rsidRPr="007A1429">
        <w:rPr>
          <w:rFonts w:asciiTheme="majorHAnsi" w:hAnsiTheme="majorHAnsi"/>
          <w:sz w:val="20"/>
          <w:szCs w:val="20"/>
        </w:rPr>
        <w:t>Eliminate papers that do not contain identification or publication statement.</w:t>
      </w:r>
      <w:r w:rsidR="009B1A09" w:rsidRPr="004A7FC8">
        <w:rPr>
          <w:rFonts w:asciiTheme="majorHAnsi" w:hAnsiTheme="majorHAnsi"/>
          <w:sz w:val="20"/>
          <w:szCs w:val="20"/>
        </w:rPr>
        <w:t xml:space="preserve"> </w:t>
      </w:r>
    </w:p>
    <w:p w14:paraId="60658A4E" w14:textId="57474BD9" w:rsidR="009B1A09" w:rsidRDefault="007A1429" w:rsidP="00CA38D7">
      <w:pPr>
        <w:ind w:firstLine="567"/>
        <w:jc w:val="both"/>
        <w:rPr>
          <w:rFonts w:asciiTheme="majorHAnsi" w:hAnsiTheme="majorHAnsi" w:cs="Times New Roman"/>
          <w:sz w:val="20"/>
          <w:szCs w:val="20"/>
        </w:rPr>
      </w:pPr>
      <w:r w:rsidRPr="007A1429">
        <w:rPr>
          <w:rFonts w:asciiTheme="majorHAnsi" w:hAnsiTheme="majorHAnsi" w:cs="Times New Roman"/>
          <w:sz w:val="20"/>
          <w:szCs w:val="20"/>
        </w:rPr>
        <w:t>After carrying out two stages of selection, the final stage of selecting search results is selecting duplicate papers. Based on all the selection stages, the number of papers used in the study was 11 papers. The paper will be used as the main reference in answering the problem formulation and producing conclusions to answer the objectives of this research.</w:t>
      </w:r>
      <w:r w:rsidR="009B1A09" w:rsidRPr="004A7FC8">
        <w:rPr>
          <w:rFonts w:asciiTheme="majorHAnsi" w:hAnsiTheme="majorHAnsi" w:cs="Times New Roman"/>
          <w:sz w:val="20"/>
          <w:szCs w:val="20"/>
        </w:rPr>
        <w:t xml:space="preserve"> </w:t>
      </w:r>
    </w:p>
    <w:p w14:paraId="2D2C6C88" w14:textId="77777777" w:rsidR="00CA38D7" w:rsidRPr="004A7FC8" w:rsidRDefault="00CA38D7" w:rsidP="00CA38D7">
      <w:pPr>
        <w:ind w:firstLine="567"/>
        <w:jc w:val="both"/>
        <w:rPr>
          <w:rFonts w:asciiTheme="majorHAnsi" w:hAnsiTheme="majorHAnsi" w:cs="Times New Roman"/>
          <w:sz w:val="20"/>
          <w:szCs w:val="20"/>
        </w:rPr>
      </w:pPr>
    </w:p>
    <w:p w14:paraId="3277B3E5" w14:textId="37D2E243" w:rsidR="009B1A09" w:rsidRPr="004A7FC8" w:rsidRDefault="00B90052" w:rsidP="00CA38D7">
      <w:pPr>
        <w:contextualSpacing/>
        <w:jc w:val="both"/>
        <w:rPr>
          <w:rFonts w:asciiTheme="majorHAnsi" w:hAnsiTheme="majorHAnsi"/>
          <w:b/>
          <w:bCs/>
          <w:sz w:val="20"/>
          <w:szCs w:val="20"/>
        </w:rPr>
      </w:pPr>
      <w:r w:rsidRPr="00B90052">
        <w:rPr>
          <w:rFonts w:asciiTheme="majorHAnsi" w:hAnsiTheme="majorHAnsi"/>
          <w:b/>
          <w:bCs/>
          <w:sz w:val="20"/>
          <w:szCs w:val="20"/>
        </w:rPr>
        <w:t>Perform Analysis</w:t>
      </w:r>
    </w:p>
    <w:p w14:paraId="353D1EB3" w14:textId="07593103" w:rsidR="009B1A09" w:rsidRDefault="00B90052" w:rsidP="00CA38D7">
      <w:pPr>
        <w:ind w:firstLine="567"/>
        <w:jc w:val="both"/>
        <w:rPr>
          <w:rFonts w:asciiTheme="majorHAnsi" w:hAnsiTheme="majorHAnsi" w:cs="Times New Roman"/>
          <w:sz w:val="20"/>
          <w:szCs w:val="20"/>
          <w:lang w:val="en-ID"/>
        </w:rPr>
      </w:pPr>
      <w:r w:rsidRPr="00B90052">
        <w:rPr>
          <w:rFonts w:asciiTheme="majorHAnsi" w:hAnsiTheme="majorHAnsi" w:cs="Times New Roman"/>
          <w:sz w:val="20"/>
          <w:szCs w:val="20"/>
        </w:rPr>
        <w:t>The fourth stage of this method is to analyze the papers obtained in the third stage. The analysis was carried out by collecting and summarizing several literature search results related to automated software testing tools. The testing tools discussed in this paper were selected based on the 5 testing tools that were most widely discussed in the literature search results paper, then their strengths and weaknesses were analyzed.</w:t>
      </w:r>
    </w:p>
    <w:p w14:paraId="3C3A8C7D" w14:textId="77777777" w:rsidR="00CA38D7" w:rsidRPr="00CA38D7" w:rsidRDefault="00CA38D7" w:rsidP="00CA38D7">
      <w:pPr>
        <w:ind w:firstLine="567"/>
        <w:jc w:val="both"/>
        <w:rPr>
          <w:rFonts w:asciiTheme="majorHAnsi" w:hAnsiTheme="majorHAnsi" w:cs="Times New Roman"/>
          <w:sz w:val="20"/>
          <w:szCs w:val="20"/>
          <w:lang w:val="en-ID"/>
        </w:rPr>
      </w:pPr>
    </w:p>
    <w:p w14:paraId="04CF8FF3" w14:textId="382BD9C8" w:rsidR="009B1A09" w:rsidRPr="004A7FC8" w:rsidRDefault="006F7FFB" w:rsidP="00CA38D7">
      <w:pPr>
        <w:contextualSpacing/>
        <w:jc w:val="both"/>
        <w:rPr>
          <w:rFonts w:asciiTheme="majorHAnsi" w:hAnsiTheme="majorHAnsi"/>
          <w:b/>
          <w:bCs/>
          <w:sz w:val="20"/>
          <w:szCs w:val="20"/>
        </w:rPr>
      </w:pPr>
      <w:r w:rsidRPr="006F7FFB">
        <w:rPr>
          <w:rFonts w:asciiTheme="majorHAnsi" w:hAnsiTheme="majorHAnsi"/>
          <w:b/>
          <w:bCs/>
          <w:sz w:val="20"/>
          <w:szCs w:val="20"/>
        </w:rPr>
        <w:t>Understanding Search Results</w:t>
      </w:r>
    </w:p>
    <w:bookmarkEnd w:id="10"/>
    <w:p w14:paraId="29D2055E" w14:textId="78D9A19A" w:rsidR="009B1A09" w:rsidRPr="004A7FC8" w:rsidRDefault="006F7FFB" w:rsidP="00CA38D7">
      <w:pPr>
        <w:ind w:firstLine="567"/>
        <w:jc w:val="both"/>
        <w:rPr>
          <w:rFonts w:asciiTheme="majorHAnsi" w:hAnsiTheme="majorHAnsi" w:cs="Times New Roman"/>
          <w:sz w:val="20"/>
          <w:szCs w:val="20"/>
          <w:lang w:val="id-ID"/>
        </w:rPr>
      </w:pPr>
      <w:r w:rsidRPr="006F7FFB">
        <w:rPr>
          <w:rFonts w:asciiTheme="majorHAnsi" w:hAnsiTheme="majorHAnsi" w:cs="Times New Roman"/>
          <w:sz w:val="20"/>
          <w:szCs w:val="20"/>
        </w:rPr>
        <w:t>After the analysis is carried out, at this stage it is carried out to understand the analysis so that it can answer the research questions that have been formulated previously and answer the research objectives.</w:t>
      </w:r>
    </w:p>
    <w:p w14:paraId="7924A171" w14:textId="77777777" w:rsidR="009B1A09" w:rsidRPr="004A7FC8" w:rsidRDefault="009B1A09" w:rsidP="00CA38D7">
      <w:pPr>
        <w:rPr>
          <w:rFonts w:asciiTheme="majorHAnsi" w:hAnsiTheme="majorHAnsi" w:cs="Arial"/>
          <w:b/>
          <w:sz w:val="20"/>
          <w:szCs w:val="20"/>
          <w:lang w:val="id-ID"/>
        </w:rPr>
      </w:pPr>
    </w:p>
    <w:p w14:paraId="0D525208" w14:textId="2A47E380" w:rsidR="00D453A2" w:rsidRPr="004A7FC8" w:rsidRDefault="00516E9B" w:rsidP="00CA38D7">
      <w:pPr>
        <w:jc w:val="center"/>
        <w:rPr>
          <w:rFonts w:asciiTheme="majorHAnsi" w:hAnsiTheme="majorHAnsi" w:cs="Arial"/>
          <w:b/>
          <w:sz w:val="20"/>
          <w:szCs w:val="20"/>
          <w:lang w:val="id-ID"/>
        </w:rPr>
      </w:pPr>
      <w:r w:rsidRPr="00516E9B">
        <w:rPr>
          <w:rFonts w:asciiTheme="majorHAnsi" w:hAnsiTheme="majorHAnsi" w:cs="Arial"/>
          <w:b/>
          <w:sz w:val="20"/>
          <w:szCs w:val="20"/>
          <w:lang w:val="id-ID"/>
        </w:rPr>
        <w:t>RESULTS AND DISCUSSION</w:t>
      </w:r>
    </w:p>
    <w:p w14:paraId="2A21B8A0" w14:textId="77777777" w:rsidR="00D453A2" w:rsidRPr="004A7FC8" w:rsidRDefault="00D453A2" w:rsidP="00CA38D7">
      <w:pPr>
        <w:jc w:val="both"/>
        <w:rPr>
          <w:rFonts w:asciiTheme="majorHAnsi" w:hAnsiTheme="majorHAnsi" w:cs="Arial"/>
          <w:sz w:val="20"/>
          <w:szCs w:val="20"/>
        </w:rPr>
      </w:pPr>
    </w:p>
    <w:p w14:paraId="6AB4A30C" w14:textId="6E112033" w:rsidR="00AC3C67" w:rsidRPr="004A7FC8" w:rsidRDefault="001E03F3" w:rsidP="00CA38D7">
      <w:pPr>
        <w:ind w:firstLine="567"/>
        <w:jc w:val="both"/>
        <w:rPr>
          <w:rFonts w:asciiTheme="majorHAnsi" w:hAnsiTheme="majorHAnsi" w:cs="Times New Roman"/>
          <w:sz w:val="20"/>
          <w:szCs w:val="20"/>
          <w:lang w:val="id-ID"/>
        </w:rPr>
      </w:pPr>
      <w:r w:rsidRPr="001E03F3">
        <w:rPr>
          <w:rFonts w:asciiTheme="majorHAnsi" w:hAnsiTheme="majorHAnsi" w:cs="Times New Roman"/>
          <w:sz w:val="20"/>
          <w:szCs w:val="20"/>
        </w:rPr>
        <w:t xml:space="preserve">Based on the results of literature searches and selection carried out on the collected papers, the total paper used in this discussion is 11 papers, of which 10 papers come from search results using the keyword "Comparative of Automated Software Testing Tools" and 1 paper from the keyword "A Critical Analysis of Automated Software Testing Tools ”. The five automated testing tools discussed are Selenium, QTP, </w:t>
      </w:r>
      <w:proofErr w:type="spellStart"/>
      <w:r w:rsidRPr="001E03F3">
        <w:rPr>
          <w:rFonts w:asciiTheme="majorHAnsi" w:hAnsiTheme="majorHAnsi" w:cs="Times New Roman"/>
          <w:sz w:val="20"/>
          <w:szCs w:val="20"/>
        </w:rPr>
        <w:t>Testcomplete</w:t>
      </w:r>
      <w:proofErr w:type="spellEnd"/>
      <w:r w:rsidRPr="001E03F3">
        <w:rPr>
          <w:rFonts w:asciiTheme="majorHAnsi" w:hAnsiTheme="majorHAnsi" w:cs="Times New Roman"/>
          <w:sz w:val="20"/>
          <w:szCs w:val="20"/>
        </w:rPr>
        <w:t xml:space="preserve">, Worry and </w:t>
      </w:r>
      <w:proofErr w:type="spellStart"/>
      <w:r w:rsidRPr="001E03F3">
        <w:rPr>
          <w:rFonts w:asciiTheme="majorHAnsi" w:hAnsiTheme="majorHAnsi" w:cs="Times New Roman"/>
          <w:sz w:val="20"/>
          <w:szCs w:val="20"/>
        </w:rPr>
        <w:t>Ranorex</w:t>
      </w:r>
      <w:proofErr w:type="spellEnd"/>
      <w:r w:rsidRPr="001E03F3">
        <w:rPr>
          <w:rFonts w:asciiTheme="majorHAnsi" w:hAnsiTheme="majorHAnsi" w:cs="Times New Roman"/>
          <w:sz w:val="20"/>
          <w:szCs w:val="20"/>
        </w:rPr>
        <w:t>.</w:t>
      </w:r>
      <w:r w:rsidR="00AC3C67" w:rsidRPr="004A7FC8">
        <w:rPr>
          <w:rFonts w:asciiTheme="majorHAnsi" w:hAnsiTheme="majorHAnsi" w:cs="Times New Roman"/>
          <w:sz w:val="20"/>
          <w:szCs w:val="20"/>
          <w:lang w:val="id-ID"/>
        </w:rPr>
        <w:t xml:space="preserve"> </w:t>
      </w:r>
    </w:p>
    <w:p w14:paraId="2EDFE3CB" w14:textId="77777777" w:rsidR="00AC3C67" w:rsidRPr="004A7FC8" w:rsidRDefault="00AC3C67" w:rsidP="00CA38D7">
      <w:pPr>
        <w:jc w:val="both"/>
        <w:rPr>
          <w:rFonts w:asciiTheme="majorHAnsi" w:hAnsiTheme="majorHAnsi" w:cs="Times New Roman"/>
          <w:sz w:val="20"/>
          <w:szCs w:val="20"/>
          <w:lang w:val="id-ID"/>
        </w:rPr>
      </w:pPr>
    </w:p>
    <w:p w14:paraId="5E32B3D1" w14:textId="77777777" w:rsidR="00D136D7" w:rsidRPr="004A7FC8" w:rsidRDefault="00D136D7" w:rsidP="00CA38D7">
      <w:pPr>
        <w:contextualSpacing/>
        <w:jc w:val="both"/>
        <w:rPr>
          <w:rFonts w:asciiTheme="majorHAnsi" w:hAnsiTheme="majorHAnsi"/>
          <w:b/>
          <w:bCs/>
          <w:sz w:val="20"/>
          <w:szCs w:val="20"/>
          <w:lang w:val="id-ID"/>
        </w:rPr>
      </w:pPr>
      <w:bookmarkStart w:id="11" w:name="_Hlk46047870"/>
      <w:r w:rsidRPr="004A7FC8">
        <w:rPr>
          <w:rFonts w:asciiTheme="majorHAnsi" w:hAnsiTheme="majorHAnsi"/>
          <w:b/>
          <w:bCs/>
          <w:sz w:val="20"/>
          <w:szCs w:val="20"/>
          <w:lang w:val="id-ID"/>
        </w:rPr>
        <w:t>Selenium</w:t>
      </w:r>
    </w:p>
    <w:p w14:paraId="5A29474B" w14:textId="475D73FE" w:rsidR="008D0E7F" w:rsidRPr="004A7FC8" w:rsidRDefault="0005744C" w:rsidP="00CA38D7">
      <w:pPr>
        <w:ind w:firstLine="567"/>
        <w:jc w:val="both"/>
        <w:rPr>
          <w:rFonts w:asciiTheme="majorHAnsi" w:hAnsiTheme="majorHAnsi" w:cs="Times New Roman"/>
          <w:sz w:val="20"/>
          <w:szCs w:val="20"/>
        </w:rPr>
      </w:pPr>
      <w:r w:rsidRPr="0005744C">
        <w:rPr>
          <w:rFonts w:asciiTheme="majorHAnsi" w:hAnsiTheme="majorHAnsi" w:cs="Times New Roman"/>
          <w:sz w:val="20"/>
          <w:szCs w:val="20"/>
        </w:rPr>
        <w:t>Selenium is one of the most popular Open Source automated testing tools</w:t>
      </w:r>
      <w:r w:rsidR="00D136D7" w:rsidRPr="004A7FC8">
        <w:rPr>
          <w:rFonts w:asciiTheme="majorHAnsi" w:hAnsiTheme="majorHAnsi" w:cs="Times New Roman"/>
          <w:sz w:val="20"/>
          <w:szCs w:val="20"/>
        </w:rPr>
        <w:t xml:space="preserve"> </w:t>
      </w:r>
      <w:r w:rsidR="00D136D7" w:rsidRPr="004A7FC8">
        <w:rPr>
          <w:rFonts w:asciiTheme="majorHAnsi" w:hAnsiTheme="majorHAnsi" w:cs="Times New Roman"/>
          <w:sz w:val="20"/>
          <w:szCs w:val="20"/>
        </w:rPr>
        <w:fldChar w:fldCharType="begin" w:fldLock="1"/>
      </w:r>
      <w:r w:rsidR="00D136D7" w:rsidRPr="004A7FC8">
        <w:rPr>
          <w:rFonts w:asciiTheme="majorHAnsi" w:hAnsiTheme="majorHAnsi" w:cs="Times New Roman"/>
          <w:sz w:val="20"/>
          <w:szCs w:val="20"/>
        </w:rPr>
        <w:instrText>ADDIN CSL_CITATION {"citationItems":[{"id":"ITEM-1","itemData":{"DOI":"10.7753/ijcatr0405.1014","abstract":"Software testing is a main part of Software Development Life Cycle and one of the important aspects of Software Engineering. There is a wide variety of testing tools which require or not the user experience in testing software products. According to the daily use, Mobile and Web applications take the first place in development and testing. Testing automation enables developers and testers to easily automate the entire process of testing in software development saving time and costs. This paper provide a feasibility study for commercial and open source web testing tools helping developers or users to pick the suitable tool based on their requirements.","author":[{"dropping-particle":"","family":"Monier","given":"Mohamed","non-dropping-particle":"","parse-names":false,"suffix":""},{"dropping-particle":"","family":"El-mahdy","given":"Mahmoud Mohamed","non-dropping-particle":"","parse-names":false,"suffix":""}],"container-title":"International Journal of Computer Applications Technology and Research","id":"ITEM-1","issue":"5","issued":{"date-parts":[["2015"]]},"page":"405-408","title":"Evaluation of automated web testing tools","type":"article-journal","volume":"4"},"uris":["http://www.mendeley.com/documents/?uuid=d729d172-e859-418e-a40c-a3627ec29df0"]}],"mendeley":{"formattedCitation":"(Monier &amp; El-mahdy, 2015)","plainTextFormattedCitation":"(Monier &amp; El-mahdy, 2015)","previouslyFormattedCitation":"(Monier &amp; El-mahdy, 2015)"},"properties":{"noteIndex":0},"schema":"https://github.com/citation-style-language/schema/raw/master/csl-citation.json"}</w:instrText>
      </w:r>
      <w:r w:rsidR="00D136D7" w:rsidRPr="004A7FC8">
        <w:rPr>
          <w:rFonts w:asciiTheme="majorHAnsi" w:hAnsiTheme="majorHAnsi" w:cs="Times New Roman"/>
          <w:sz w:val="20"/>
          <w:szCs w:val="20"/>
        </w:rPr>
        <w:fldChar w:fldCharType="separate"/>
      </w:r>
      <w:r w:rsidR="00D136D7" w:rsidRPr="004A7FC8">
        <w:rPr>
          <w:rFonts w:asciiTheme="majorHAnsi" w:hAnsiTheme="majorHAnsi" w:cs="Times New Roman"/>
          <w:noProof/>
          <w:sz w:val="20"/>
          <w:szCs w:val="20"/>
        </w:rPr>
        <w:t>(Monier &amp; El-mahdy, 2015)</w:t>
      </w:r>
      <w:r w:rsidR="00D136D7" w:rsidRPr="004A7FC8">
        <w:rPr>
          <w:rFonts w:asciiTheme="majorHAnsi" w:hAnsiTheme="majorHAnsi" w:cs="Times New Roman"/>
          <w:sz w:val="20"/>
          <w:szCs w:val="20"/>
        </w:rPr>
        <w:fldChar w:fldCharType="end"/>
      </w:r>
      <w:r w:rsidR="00D136D7" w:rsidRPr="004A7FC8">
        <w:rPr>
          <w:rFonts w:asciiTheme="majorHAnsi" w:hAnsiTheme="majorHAnsi" w:cs="Times New Roman"/>
          <w:sz w:val="20"/>
          <w:szCs w:val="20"/>
        </w:rPr>
        <w:t xml:space="preserve">. </w:t>
      </w:r>
      <w:r w:rsidR="00FE1918" w:rsidRPr="00FE1918">
        <w:rPr>
          <w:rFonts w:asciiTheme="majorHAnsi" w:hAnsiTheme="majorHAnsi" w:cs="Times New Roman"/>
          <w:sz w:val="20"/>
          <w:szCs w:val="20"/>
          <w:lang w:val="id-ID"/>
        </w:rPr>
        <w:t>Selenium consists of 4 basic components</w:t>
      </w:r>
      <w:r w:rsidR="000C1F2C">
        <w:rPr>
          <w:rFonts w:asciiTheme="majorHAnsi" w:hAnsiTheme="majorHAnsi" w:cs="Times New Roman"/>
          <w:sz w:val="20"/>
          <w:szCs w:val="20"/>
        </w:rPr>
        <w:t>:</w:t>
      </w:r>
      <w:r w:rsidR="00FE1918" w:rsidRPr="00FE1918">
        <w:rPr>
          <w:rFonts w:asciiTheme="majorHAnsi" w:hAnsiTheme="majorHAnsi" w:cs="Times New Roman"/>
          <w:sz w:val="20"/>
          <w:szCs w:val="20"/>
          <w:lang w:val="id-ID"/>
        </w:rPr>
        <w:t xml:space="preserve"> Selenium IDE, Selenium RC, </w:t>
      </w:r>
      <w:r w:rsidR="00FE1918" w:rsidRPr="00FE1918">
        <w:rPr>
          <w:rFonts w:asciiTheme="majorHAnsi" w:hAnsiTheme="majorHAnsi" w:cs="Times New Roman"/>
          <w:sz w:val="20"/>
          <w:szCs w:val="20"/>
          <w:lang w:val="id-ID"/>
        </w:rPr>
        <w:lastRenderedPageBreak/>
        <w:t>WebDriver, Selenium Grid</w:t>
      </w:r>
      <w:r w:rsidR="00D136D7" w:rsidRPr="004A7FC8">
        <w:rPr>
          <w:rFonts w:asciiTheme="majorHAnsi" w:hAnsiTheme="majorHAnsi" w:cs="Times New Roman"/>
          <w:sz w:val="20"/>
          <w:szCs w:val="20"/>
        </w:rPr>
        <w:t xml:space="preserve"> </w:t>
      </w:r>
      <w:r w:rsidR="00D136D7" w:rsidRPr="004A7FC8">
        <w:rPr>
          <w:rFonts w:asciiTheme="majorHAnsi" w:hAnsiTheme="majorHAnsi" w:cs="Times New Roman"/>
          <w:sz w:val="20"/>
          <w:szCs w:val="20"/>
          <w:lang w:val="id-ID"/>
        </w:rPr>
        <w:fldChar w:fldCharType="begin" w:fldLock="1"/>
      </w:r>
      <w:r w:rsidR="00D136D7" w:rsidRPr="004A7FC8">
        <w:rPr>
          <w:rFonts w:asciiTheme="majorHAnsi" w:hAnsiTheme="majorHAnsi" w:cs="Times New Roman"/>
          <w:sz w:val="20"/>
          <w:szCs w:val="20"/>
          <w:lang w:val="id-ID"/>
        </w:rPr>
        <w:instrText>ADDIN CSL_CITATION {"citationItems":[{"id":"ITEM-1","itemData":{"abstract":"Testing is major component of any software engineering process meant to produce high quality application.\\r\\nTesting aims at finding errors in the tested object and giving confidence in its correct behavior by executing the tested\\r\\nobject with input values. The objective of the research is to conduct a comparative study of automated testing tools such\\r\\nas the Quick Test Professional, selenium, watir, Sahi etc. based on criteria such as the efforts involved with generating test\\r\\nscripts, cap ability to play back the scripts, result reports, speed and cost. The fundamental goal is to analyze the features\\r\\nsupported by these functional testing tools that aid in minimizing the resources in test script maintenance and increasing\\r\\nefficiency for script reuse.","author":[{"dropping-particle":"","family":"Malik","given":"Vinita","non-dropping-particle":"","parse-names":false,"suffix":""},{"dropping-particle":"","family":"Gahlan","given":"Mamta","non-dropping-particle":"","parse-names":false,"suffix":""}],"container-title":"International Journal of Latest Trends in Engineering and Technology","id":"ITEM-1","issue":"3","issued":{"date-parts":[["2016"]]},"page":"8","title":"Comparative Study of Automated Web Testing Tools","type":"article-journal","volume":"6"},"uris":["http://www.mendeley.com/documents/?uuid=bd4fdec1-b547-4e30-ab24-664c9994d17e"]}],"mendeley":{"formattedCitation":"(Malik &amp; Gahlan, 2016)","plainTextFormattedCitation":"(Malik &amp; Gahlan, 2016)","previouslyFormattedCitation":"(Malik &amp; Gahlan, 2016)"},"properties":{"noteIndex":0},"schema":"https://github.com/citation-style-language/schema/raw/master/csl-citation.json"}</w:instrText>
      </w:r>
      <w:r w:rsidR="00D136D7" w:rsidRPr="004A7FC8">
        <w:rPr>
          <w:rFonts w:asciiTheme="majorHAnsi" w:hAnsiTheme="majorHAnsi" w:cs="Times New Roman"/>
          <w:sz w:val="20"/>
          <w:szCs w:val="20"/>
          <w:lang w:val="id-ID"/>
        </w:rPr>
        <w:fldChar w:fldCharType="separate"/>
      </w:r>
      <w:r w:rsidR="00D136D7" w:rsidRPr="004A7FC8">
        <w:rPr>
          <w:rFonts w:asciiTheme="majorHAnsi" w:hAnsiTheme="majorHAnsi" w:cs="Times New Roman"/>
          <w:noProof/>
          <w:sz w:val="20"/>
          <w:szCs w:val="20"/>
          <w:lang w:val="id-ID"/>
        </w:rPr>
        <w:t>(Malik &amp; Gahlan, 2016)</w:t>
      </w:r>
      <w:r w:rsidR="00D136D7" w:rsidRPr="004A7FC8">
        <w:rPr>
          <w:rFonts w:asciiTheme="majorHAnsi" w:hAnsiTheme="majorHAnsi" w:cs="Times New Roman"/>
          <w:sz w:val="20"/>
          <w:szCs w:val="20"/>
          <w:lang w:val="id-ID"/>
        </w:rPr>
        <w:fldChar w:fldCharType="end"/>
      </w:r>
      <w:r w:rsidR="00D136D7" w:rsidRPr="004A7FC8">
        <w:rPr>
          <w:rFonts w:asciiTheme="majorHAnsi" w:hAnsiTheme="majorHAnsi" w:cs="Times New Roman"/>
          <w:sz w:val="20"/>
          <w:szCs w:val="20"/>
          <w:lang w:val="id-ID"/>
        </w:rPr>
        <w:t>.</w:t>
      </w:r>
      <w:r w:rsidR="00D136D7" w:rsidRPr="004A7FC8">
        <w:rPr>
          <w:rFonts w:asciiTheme="majorHAnsi" w:hAnsiTheme="majorHAnsi" w:cs="Times New Roman"/>
          <w:sz w:val="20"/>
          <w:szCs w:val="20"/>
        </w:rPr>
        <w:t xml:space="preserve"> </w:t>
      </w:r>
      <w:bookmarkEnd w:id="11"/>
      <w:r w:rsidR="004B6AA1" w:rsidRPr="004B6AA1">
        <w:rPr>
          <w:rFonts w:asciiTheme="majorHAnsi" w:hAnsiTheme="majorHAnsi" w:cs="Times New Roman"/>
          <w:sz w:val="20"/>
          <w:szCs w:val="20"/>
        </w:rPr>
        <w:t>This tool provides a testing framework for web-based applications and supports a wide variety of framework types, as well as supports a variety of browsers, platforms and programming languages. The following are the results of the analysis conducted in this study regarding the strengths and weaknesses of Selenium.</w:t>
      </w:r>
    </w:p>
    <w:p w14:paraId="464172CE" w14:textId="2850A49D" w:rsidR="00D136D7" w:rsidRPr="004A7FC8" w:rsidRDefault="00E947B2" w:rsidP="00CA38D7">
      <w:pPr>
        <w:ind w:firstLine="284"/>
        <w:jc w:val="both"/>
        <w:rPr>
          <w:rFonts w:asciiTheme="majorHAnsi" w:hAnsiTheme="majorHAnsi" w:cs="Times New Roman"/>
          <w:sz w:val="20"/>
          <w:szCs w:val="20"/>
        </w:rPr>
      </w:pPr>
      <w:bookmarkStart w:id="12" w:name="_Hlk46047902"/>
      <w:r w:rsidRPr="00E947B2">
        <w:rPr>
          <w:rFonts w:asciiTheme="majorHAnsi" w:hAnsiTheme="majorHAnsi" w:cs="Times New Roman"/>
          <w:sz w:val="20"/>
          <w:szCs w:val="20"/>
        </w:rPr>
        <w:t xml:space="preserve">The advantages of </w:t>
      </w:r>
      <w:r w:rsidR="004B6AA1" w:rsidRPr="004B6AA1">
        <w:rPr>
          <w:rFonts w:asciiTheme="majorHAnsi" w:hAnsiTheme="majorHAnsi" w:cs="Times New Roman"/>
          <w:sz w:val="20"/>
          <w:szCs w:val="20"/>
        </w:rPr>
        <w:t xml:space="preserve">Selenium </w:t>
      </w:r>
      <w:r w:rsidR="003F40CF" w:rsidRPr="004A7FC8">
        <w:rPr>
          <w:rFonts w:asciiTheme="majorHAnsi" w:hAnsiTheme="majorHAnsi" w:cs="Times New Roman"/>
          <w:sz w:val="20"/>
          <w:szCs w:val="20"/>
        </w:rPr>
        <w:fldChar w:fldCharType="begin" w:fldLock="1"/>
      </w:r>
      <w:r w:rsidR="009A2E0B"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abstract":"— Selenium is a web application testing tool and also it is an open source freeware. This automation testing framework has gained wide acceptance as a popular and successful mode of website automated testing in a very short time span. These tools are widely used for testing graphical user interface and functionality of web-based applications developed for all types of industries such as e-commerce, travel, biotech, pharmaceuticals, and other mechanization. This testing freeware renders a cost-effective way which is an open source testing framework for performance and other parameters to ascertain compatibility, accuracy, aspect and consumption of web applications. This paper we did study on the various components of Selenium such as Selenium IDE, Selenium RC, Selenium WebDriver, Selenium Grid Most commonly used commands and comparison with QTP. Keywords— Selenium Testing, Selenium IDE, Selenium RC, Selenium WebDriver, Selenium Grid, Comparison with QTP","author":[{"dropping-particle":"","family":"Jagannatha","given":"S","non-dropping-particle":"","parse-names":false,"suffix":""},{"dropping-particle":"","family":"Niranjanamurthy","given":"M","non-dropping-particle":"","parse-names":false,"suffix":""},{"dropping-particle":"","family":"Manushree","given":"SP","non-dropping-particle":"","parse-names":false,"suffix":""},{"dropping-particle":"","family":"Chaitra","given":"GS","non-dropping-particle":"","parse-names":false,"suffix":""}],"container-title":"International Journal of Computer Science and Mobile Computing","id":"ITEM-3","issue":"10","issued":{"date-parts":[["2014"]]},"page":"258-267","title":"Comparative Study on Automation Testing using Selenium Testing Framework and QTP","type":"article-journal","volume":"310"},"uris":["http://www.mendeley.com/documents/?uuid=a82485d1-20b1-4a85-a0bb-50ad72b1e6c7"]},{"id":"ITEM-4","itemData":{"DOI":"10.9790/9622-0802032933","author":[{"dropping-particle":"","family":"Jain","given":"Vaibhav","non-dropping-particle":"","parse-names":false,"suffix":""},{"dropping-particle":"","family":"Rajnish","given":"Kumar","non-dropping-particle":"","parse-names":false,"suffix":""}],"container-title":"Journal of Engineering Research and Application","id":"ITEM-4","issue":"2","issued":{"date-parts":[["2018"]]},"page":"29-33","title":"Comparative Study of Software Automation Testing Tools : OpenScript and Selenium","type":"article-journal","volume":"8"},"uris":["http://www.mendeley.com/documents/?uuid=0f4d9b61-5016-4ea9-90f6-a7b9d7a84d6d"]},{"id":"ITEM-5","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5","issue":"5","issued":{"date-parts":[["2013"]]},"page":"1739-1743","title":"Comparative Study of Automated Testing Tools: Selenium, Quick Test Professional and Testcomplete","type":"article-journal","volume":"3"},"uris":["http://www.mendeley.com/documents/?uuid=c4770fd7-811b-4780-9975-fc850628a51e"]},{"id":"ITEM-6","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6","issue":"15","issued":{"date-parts":[["2014"]]},"page":"1507-1518","title":"Comparative Analysis of Open Source Automated Software Testing Tools: Selenium, Sikuli and Watir","type":"article-journal","volume":"4"},"uris":["http://www.mendeley.com/documents/?uuid=c47bbd59-7e18-4cca-9e28-5fdb12f41024"]},{"id":"ITEM-7","itemData":{"abstract":"User acceptance testing is the last phase of the software testing process. During user acceptance testing process, actual software users test the software to make sure it can handle required tasks in real-world scenarios, according to specifications. The purpose of this paper is to compare three automated user acceptance testing tool for web application. The evaluation is based on the usability criteria of the tools. The three tools evaluated are Acceptance Test-Driven Development. Three proposed tools are TestComplete, Selenium Webdriver and Watir Webdriver. These three tools undergo usability criteria testing that include efficiency, effectiveness, satisfaction and error. From the evaluation, Watir Webdriver has been proven as the best testing tool based on usability criteria of user acceptance testing.","author":[{"dropping-particle":"","family":"Sualim","given":"Sherolwendy Anak","non-dropping-particle":"","parse-names":false,"suffix":""},{"dropping-particle":"","family":"Yassin","given":"Noraniah Mohd","non-dropping-particle":"","parse-names":false,"suffix":""},{"dropping-particle":"","family":"Mohamad","given":"Radziah","non-dropping-particle":"","parse-names":false,"suffix":""}],"container-title":"International Journal of Software Engineering and Technology 02(2) 1-6 International","id":"ITEM-7","issue":"2","issued":{"date-parts":[["2016"]]},"page":"1-6","title":"Comparative Evaluation of Automated User Acceptance Testing Tool for Web Based Application","type":"article-journal","volume":"02"},"uris":["http://www.mendeley.com/documents/?uuid=0c7230d6-9846-4f23-9490-dcf26a5caa00"]}],"mendeley":{"formattedCitation":"(Bharti &amp; Dutt, 2014; Gamido &amp; Gamido, 2019; Jagannatha et al., 2014; V. Jain &amp; Rajnish, 2018; H. Kaur &amp; Gupta, 2013; Singh &amp; Tarika, 2014; Sualim et al., 2016)","plainTextFormattedCitation":"(Bharti &amp; Dutt, 2014; Gamido &amp; Gamido, 2019; Jagannatha et al., 2014; V. Jain &amp; Rajnish, 2018; H. Kaur &amp; Gupta, 2013; Singh &amp; Tarika, 2014; Sualim et al., 2016)","previouslyFormattedCitation":"(Bharti &amp; Dutt, 2014; Gamido &amp; Gamido, 2019; Jagannatha et al., 2014; V. Jain &amp; Rajnish, 2018; H. Kaur &amp; Gupta, 2013; Singh &amp; Tarika, 2014; Sualim et al., 2016)"},"properties":{"noteIndex":0},"schema":"https://github.com/citation-style-language/schema/raw/master/csl-citation.json"}</w:instrText>
      </w:r>
      <w:r w:rsidR="003F40CF" w:rsidRPr="004A7FC8">
        <w:rPr>
          <w:rFonts w:asciiTheme="majorHAnsi" w:hAnsiTheme="majorHAnsi" w:cs="Times New Roman"/>
          <w:sz w:val="20"/>
          <w:szCs w:val="20"/>
        </w:rPr>
        <w:fldChar w:fldCharType="separate"/>
      </w:r>
      <w:r w:rsidR="003F40CF" w:rsidRPr="004A7FC8">
        <w:rPr>
          <w:rFonts w:asciiTheme="majorHAnsi" w:hAnsiTheme="majorHAnsi" w:cs="Times New Roman"/>
          <w:noProof/>
          <w:sz w:val="20"/>
          <w:szCs w:val="20"/>
        </w:rPr>
        <w:t>(Bharti &amp; Dutt, 2014; Gamido &amp; Gamido, 2019; Jagannatha et al., 2014; V. Jain &amp; Rajnish, 2018; H. Kaur &amp; Gupta, 2013; Singh &amp; Tarika, 2014; Sualim et al., 2016)</w:t>
      </w:r>
      <w:r w:rsidR="003F40CF" w:rsidRPr="004A7FC8">
        <w:rPr>
          <w:rFonts w:asciiTheme="majorHAnsi" w:hAnsiTheme="majorHAnsi" w:cs="Times New Roman"/>
          <w:sz w:val="20"/>
          <w:szCs w:val="20"/>
        </w:rPr>
        <w:fldChar w:fldCharType="end"/>
      </w:r>
      <w:r w:rsidR="00D136D7" w:rsidRPr="004A7FC8">
        <w:rPr>
          <w:rFonts w:asciiTheme="majorHAnsi" w:hAnsiTheme="majorHAnsi" w:cs="Times New Roman"/>
          <w:sz w:val="20"/>
          <w:szCs w:val="20"/>
        </w:rPr>
        <w:t>:</w:t>
      </w:r>
    </w:p>
    <w:p w14:paraId="340645A2" w14:textId="77777777" w:rsidR="00E005D8" w:rsidRDefault="00655855" w:rsidP="00E005D8">
      <w:pPr>
        <w:pStyle w:val="ListParagraph"/>
        <w:numPr>
          <w:ilvl w:val="0"/>
          <w:numId w:val="8"/>
        </w:numPr>
        <w:spacing w:after="0" w:line="240" w:lineRule="auto"/>
        <w:ind w:left="284" w:hanging="284"/>
        <w:contextualSpacing/>
        <w:jc w:val="both"/>
        <w:rPr>
          <w:rFonts w:asciiTheme="majorHAnsi" w:hAnsiTheme="majorHAnsi"/>
          <w:sz w:val="20"/>
          <w:szCs w:val="20"/>
        </w:rPr>
      </w:pPr>
      <w:bookmarkStart w:id="13" w:name="_Hlk46050977"/>
      <w:r w:rsidRPr="00655855">
        <w:rPr>
          <w:rFonts w:asciiTheme="majorHAnsi" w:hAnsiTheme="majorHAnsi"/>
          <w:sz w:val="20"/>
          <w:szCs w:val="20"/>
        </w:rPr>
        <w:t xml:space="preserve">Provides a free and open source Third Party </w:t>
      </w:r>
      <w:proofErr w:type="spellStart"/>
      <w:r w:rsidRPr="00655855">
        <w:rPr>
          <w:rFonts w:asciiTheme="majorHAnsi" w:hAnsiTheme="majorHAnsi"/>
          <w:sz w:val="20"/>
          <w:szCs w:val="20"/>
        </w:rPr>
        <w:t>AddOn</w:t>
      </w:r>
      <w:proofErr w:type="spellEnd"/>
      <w:r w:rsidRPr="00655855">
        <w:rPr>
          <w:rFonts w:asciiTheme="majorHAnsi" w:hAnsiTheme="majorHAnsi"/>
          <w:sz w:val="20"/>
          <w:szCs w:val="20"/>
        </w:rPr>
        <w:t xml:space="preserve"> / Extension / Plug-in for the Firefox web browser, so there are no licensing or renewal fees.</w:t>
      </w:r>
    </w:p>
    <w:p w14:paraId="73E20B15"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Provides a Graphical User Interface to record user actions using Firefox.</w:t>
      </w:r>
    </w:p>
    <w:p w14:paraId="7D28A059" w14:textId="55B5F71E"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Easy to download from the internet using the Selenium website.</w:t>
      </w:r>
    </w:p>
    <w:p w14:paraId="3B870234"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Multi-browser support (Chrome, Firefox, Opera, Internet Explorer, Safari) for the implementation of test cases.</w:t>
      </w:r>
    </w:p>
    <w:p w14:paraId="1A9AE7E2"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s Pause Option.</w:t>
      </w:r>
    </w:p>
    <w:p w14:paraId="39AEB710"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Ease of recording when testing and supports record playback.</w:t>
      </w:r>
    </w:p>
    <w:p w14:paraId="773369EB"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s access to control.</w:t>
      </w:r>
    </w:p>
    <w:p w14:paraId="37D525FE"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Able to export code to various programming languages.</w:t>
      </w:r>
    </w:p>
    <w:p w14:paraId="138BBCB0"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Has an excellent code export feature.</w:t>
      </w:r>
    </w:p>
    <w:p w14:paraId="44ADFDE7"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Can check maximum error messages and provides multiple sources for data-driven testing.</w:t>
      </w:r>
    </w:p>
    <w:p w14:paraId="0F73674F"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 code reuse.</w:t>
      </w:r>
    </w:p>
    <w:p w14:paraId="63D7BDD7"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Provide accessibility in ease of learning.</w:t>
      </w:r>
    </w:p>
    <w:p w14:paraId="57BEA152"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The test report is relatively easy to understand.</w:t>
      </w:r>
    </w:p>
    <w:p w14:paraId="0452BC61"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Provide history on previously running programs.</w:t>
      </w:r>
    </w:p>
    <w:p w14:paraId="66AFFCBF"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elenium provides output in Graphical and Command Line.</w:t>
      </w:r>
    </w:p>
    <w:p w14:paraId="33D1D21E"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Provide access to different external sources such as Excel, Csv, Xml.</w:t>
      </w:r>
    </w:p>
    <w:p w14:paraId="23C989D5"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The use of position coordinates during script recording is quite reliable.</w:t>
      </w:r>
    </w:p>
    <w:p w14:paraId="2227B3CE"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Having a level of accuracy and completeness of web applications is very effective because it takes less time to solve errors.</w:t>
      </w:r>
    </w:p>
    <w:p w14:paraId="7FDA6703"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The script can be executed in various browsers.</w:t>
      </w:r>
    </w:p>
    <w:p w14:paraId="173F10CC"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s scheduled execution with complex code.</w:t>
      </w:r>
    </w:p>
    <w:p w14:paraId="2D2AA70C"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Provide various types of records such as keywords, scripts, low level procedures.</w:t>
      </w:r>
    </w:p>
    <w:p w14:paraId="1BDB579B"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s Report Generation (Html).</w:t>
      </w:r>
    </w:p>
    <w:p w14:paraId="63446E92"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s Java, .Net, c #, Perl, PHP, Python, and Ruby.</w:t>
      </w:r>
    </w:p>
    <w:p w14:paraId="29D8E57A" w14:textId="77777777" w:rsidR="00E005D8"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t>Support PC / MAC / UNIX / Windows / LINUX platforms.</w:t>
      </w:r>
    </w:p>
    <w:p w14:paraId="7B5E9F80" w14:textId="7EF8CCE2" w:rsidR="00D136D7" w:rsidRPr="00E005D8" w:rsidRDefault="00E005D8" w:rsidP="00E005D8">
      <w:pPr>
        <w:pStyle w:val="ListParagraph"/>
        <w:numPr>
          <w:ilvl w:val="0"/>
          <w:numId w:val="8"/>
        </w:numPr>
        <w:spacing w:after="0" w:line="240" w:lineRule="auto"/>
        <w:ind w:left="284" w:hanging="284"/>
        <w:contextualSpacing/>
        <w:jc w:val="both"/>
        <w:rPr>
          <w:rFonts w:asciiTheme="majorHAnsi" w:hAnsiTheme="majorHAnsi"/>
          <w:sz w:val="20"/>
          <w:szCs w:val="20"/>
        </w:rPr>
      </w:pPr>
      <w:r w:rsidRPr="00E005D8">
        <w:rPr>
          <w:rFonts w:asciiTheme="majorHAnsi" w:hAnsiTheme="majorHAnsi"/>
          <w:sz w:val="20"/>
          <w:szCs w:val="20"/>
          <w:lang w:val="id-ID"/>
        </w:rPr>
        <w:lastRenderedPageBreak/>
        <w:t>Used for web, desktop and mobile applications, but not for performance testing.</w:t>
      </w:r>
    </w:p>
    <w:bookmarkEnd w:id="13"/>
    <w:p w14:paraId="45402A54" w14:textId="77777777" w:rsidR="006C60E7" w:rsidRDefault="006C60E7" w:rsidP="00CA38D7">
      <w:pPr>
        <w:jc w:val="both"/>
        <w:rPr>
          <w:rFonts w:asciiTheme="majorHAnsi" w:hAnsiTheme="majorHAnsi" w:cs="Times New Roman"/>
          <w:sz w:val="20"/>
          <w:szCs w:val="20"/>
        </w:rPr>
      </w:pPr>
    </w:p>
    <w:p w14:paraId="7819E782" w14:textId="0BCFDA6B" w:rsidR="00D136D7" w:rsidRPr="004A7FC8" w:rsidRDefault="00E005D8" w:rsidP="00CA38D7">
      <w:pPr>
        <w:jc w:val="both"/>
        <w:rPr>
          <w:rFonts w:asciiTheme="majorHAnsi" w:hAnsiTheme="majorHAnsi" w:cs="Times New Roman"/>
          <w:sz w:val="20"/>
          <w:szCs w:val="20"/>
        </w:rPr>
      </w:pPr>
      <w:r w:rsidRPr="00E005D8">
        <w:rPr>
          <w:rFonts w:asciiTheme="majorHAnsi" w:hAnsiTheme="majorHAnsi" w:cs="Times New Roman"/>
          <w:sz w:val="20"/>
          <w:szCs w:val="20"/>
        </w:rPr>
        <w:t xml:space="preserve">Disadvantages of Selenium </w:t>
      </w:r>
      <w:r w:rsidR="00887301" w:rsidRPr="004A7FC8">
        <w:rPr>
          <w:rFonts w:asciiTheme="majorHAnsi" w:hAnsiTheme="majorHAnsi" w:cs="Times New Roman"/>
          <w:sz w:val="20"/>
          <w:szCs w:val="20"/>
        </w:rPr>
        <w:fldChar w:fldCharType="begin" w:fldLock="1"/>
      </w:r>
      <w:r w:rsidR="00887301"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abstract":"— Selenium is a web application testing tool and also it is an open source freeware. This automation testing framework has gained wide acceptance as a popular and successful mode of website automated testing in a very short time span. These tools are widely used for testing graphical user interface and functionality of web-based applications developed for all types of industries such as e-commerce, travel, biotech, pharmaceuticals, and other mechanization. This testing freeware renders a cost-effective way which is an open source testing framework for performance and other parameters to ascertain compatibility, accuracy, aspect and consumption of web applications. This paper we did study on the various components of Selenium such as Selenium IDE, Selenium RC, Selenium WebDriver, Selenium Grid Most commonly used commands and comparison with QTP. Keywords— Selenium Testing, Selenium IDE, Selenium RC, Selenium WebDriver, Selenium Grid, Comparison with QTP","author":[{"dropping-particle":"","family":"Jagannatha","given":"S","non-dropping-particle":"","parse-names":false,"suffix":""},{"dropping-particle":"","family":"Niranjanamurthy","given":"M","non-dropping-particle":"","parse-names":false,"suffix":""},{"dropping-particle":"","family":"Manushree","given":"SP","non-dropping-particle":"","parse-names":false,"suffix":""},{"dropping-particle":"","family":"Chaitra","given":"GS","non-dropping-particle":"","parse-names":false,"suffix":""}],"container-title":"International Journal of Computer Science and Mobile Computing","id":"ITEM-3","issue":"10","issued":{"date-parts":[["2014"]]},"page":"258-267","title":"Comparative Study on Automation Testing using Selenium Testing Framework and QTP","type":"article-journal","volume":"310"},"uris":["http://www.mendeley.com/documents/?uuid=a82485d1-20b1-4a85-a0bb-50ad72b1e6c7"]},{"id":"ITEM-4","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4","issue":"5","issued":{"date-parts":[["2013"]]},"page":"1739-1743","title":"Comparative Study of Automated Testing Tools: Selenium, Quick Test Professional and Testcomplete","type":"article-journal","volume":"3"},"uris":["http://www.mendeley.com/documents/?uuid=c4770fd7-811b-4780-9975-fc850628a51e"]},{"id":"ITEM-5","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5","issue":"15","issued":{"date-parts":[["2014"]]},"page":"1507-1518","title":"Comparative Analysis of Open Source Automated Software Testing Tools: Selenium, Sikuli and Watir","type":"article-journal","volume":"4"},"uris":["http://www.mendeley.com/documents/?uuid=c47bbd59-7e18-4cca-9e28-5fdb12f41024"]},{"id":"ITEM-6","itemData":{"DOI":"10.9790/9622-0802032933","author":[{"dropping-particle":"","family":"Jain","given":"Vaibhav","non-dropping-particle":"","parse-names":false,"suffix":""},{"dropping-particle":"","family":"Rajnish","given":"Kumar","non-dropping-particle":"","parse-names":false,"suffix":""}],"container-title":"Journal of Engineering Research and Application","id":"ITEM-6","issue":"2","issued":{"date-parts":[["2018"]]},"page":"29-33","title":"Comparative Study of Software Automation Testing Tools : OpenScript and Selenium","type":"article-journal","volume":"8"},"uris":["http://www.mendeley.com/documents/?uuid=0f4d9b61-5016-4ea9-90f6-a7b9d7a84d6d"]}],"mendeley":{"formattedCitation":"(Bharti &amp; Dutt, 2014; Gamido &amp; Gamido, 2019; Jagannatha et al., 2014; V. Jain &amp; Rajnish, 2018; H. Kaur &amp; Gupta, 2013; Singh &amp; Tarika, 2014)","plainTextFormattedCitation":"(Bharti &amp; Dutt, 2014; Gamido &amp; Gamido, 2019; Jagannatha et al., 2014; V. Jain &amp; Rajnish, 2018; H. Kaur &amp; Gupta, 2013; Singh &amp; Tarika, 2014)","previouslyFormattedCitation":"(Bharti &amp; Dutt, 2014; Gamido &amp; Gamido, 2019; Jagannatha et al., 2014; V. Jain &amp; Rajnish, 2018; H. Kaur &amp; Gupta, 2013; Singh &amp; Tarika, 2014)"},"properties":{"noteIndex":0},"schema":"https://github.com/citation-style-language/schema/raw/master/csl-citation.json"}</w:instrText>
      </w:r>
      <w:r w:rsidR="00887301" w:rsidRPr="004A7FC8">
        <w:rPr>
          <w:rFonts w:asciiTheme="majorHAnsi" w:hAnsiTheme="majorHAnsi" w:cs="Times New Roman"/>
          <w:sz w:val="20"/>
          <w:szCs w:val="20"/>
        </w:rPr>
        <w:fldChar w:fldCharType="separate"/>
      </w:r>
      <w:r w:rsidR="00887301" w:rsidRPr="004A7FC8">
        <w:rPr>
          <w:rFonts w:asciiTheme="majorHAnsi" w:hAnsiTheme="majorHAnsi" w:cs="Times New Roman"/>
          <w:noProof/>
          <w:sz w:val="20"/>
          <w:szCs w:val="20"/>
        </w:rPr>
        <w:t>(Bharti &amp; Dutt, 2014; Gamido &amp; Gamido, 2019; Jagannatha et al., 2014; V. Jain &amp; Rajnish, 2018; H. Kaur &amp; Gupta, 2013; Singh &amp; Tarika, 2014)</w:t>
      </w:r>
      <w:r w:rsidR="00887301" w:rsidRPr="004A7FC8">
        <w:rPr>
          <w:rFonts w:asciiTheme="majorHAnsi" w:hAnsiTheme="majorHAnsi" w:cs="Times New Roman"/>
          <w:sz w:val="20"/>
          <w:szCs w:val="20"/>
        </w:rPr>
        <w:fldChar w:fldCharType="end"/>
      </w:r>
      <w:r w:rsidR="00D136D7" w:rsidRPr="004A7FC8">
        <w:rPr>
          <w:rFonts w:asciiTheme="majorHAnsi" w:hAnsiTheme="majorHAnsi" w:cs="Times New Roman"/>
          <w:sz w:val="20"/>
          <w:szCs w:val="20"/>
        </w:rPr>
        <w:t>:</w:t>
      </w:r>
    </w:p>
    <w:p w14:paraId="687AADEB" w14:textId="77777777" w:rsidR="006D20CE" w:rsidRPr="006D20CE" w:rsidRDefault="00F031B5" w:rsidP="006D20CE">
      <w:pPr>
        <w:pStyle w:val="ListParagraph"/>
        <w:numPr>
          <w:ilvl w:val="0"/>
          <w:numId w:val="9"/>
        </w:numPr>
        <w:spacing w:after="0" w:line="240" w:lineRule="auto"/>
        <w:ind w:left="284" w:hanging="284"/>
        <w:contextualSpacing/>
        <w:jc w:val="both"/>
        <w:rPr>
          <w:rFonts w:asciiTheme="majorHAnsi" w:hAnsiTheme="majorHAnsi"/>
          <w:sz w:val="20"/>
          <w:szCs w:val="20"/>
        </w:rPr>
      </w:pPr>
      <w:r w:rsidRPr="00F031B5">
        <w:rPr>
          <w:rFonts w:asciiTheme="majorHAnsi" w:hAnsiTheme="majorHAnsi"/>
          <w:sz w:val="20"/>
          <w:szCs w:val="20"/>
          <w:lang w:val="id-ID"/>
        </w:rPr>
        <w:t>A person must have programming skills and some usage skills to use Selenium.</w:t>
      </w:r>
      <w:bookmarkEnd w:id="12"/>
    </w:p>
    <w:p w14:paraId="41B67993" w14:textId="77777777" w:rsidR="006D20CE" w:rsidRDefault="006D20CE" w:rsidP="006D20CE">
      <w:pPr>
        <w:pStyle w:val="ListParagraph"/>
        <w:numPr>
          <w:ilvl w:val="0"/>
          <w:numId w:val="9"/>
        </w:numPr>
        <w:spacing w:after="0" w:line="240" w:lineRule="auto"/>
        <w:ind w:left="284" w:hanging="284"/>
        <w:contextualSpacing/>
        <w:jc w:val="both"/>
        <w:rPr>
          <w:rFonts w:asciiTheme="majorHAnsi" w:hAnsiTheme="majorHAnsi"/>
          <w:sz w:val="20"/>
          <w:szCs w:val="20"/>
        </w:rPr>
      </w:pPr>
      <w:r w:rsidRPr="006D20CE">
        <w:rPr>
          <w:rFonts w:asciiTheme="majorHAnsi" w:hAnsiTheme="majorHAnsi"/>
          <w:sz w:val="20"/>
          <w:szCs w:val="20"/>
        </w:rPr>
        <w:t>Does not allow Command Insertion operations to be performed while running.</w:t>
      </w:r>
    </w:p>
    <w:p w14:paraId="528206A7" w14:textId="27D88483" w:rsidR="006D20CE" w:rsidRDefault="006D20CE" w:rsidP="006D20CE">
      <w:pPr>
        <w:pStyle w:val="ListParagraph"/>
        <w:numPr>
          <w:ilvl w:val="0"/>
          <w:numId w:val="9"/>
        </w:numPr>
        <w:spacing w:after="0" w:line="240" w:lineRule="auto"/>
        <w:ind w:left="284" w:hanging="284"/>
        <w:contextualSpacing/>
        <w:jc w:val="both"/>
        <w:rPr>
          <w:rFonts w:asciiTheme="majorHAnsi" w:hAnsiTheme="majorHAnsi"/>
          <w:sz w:val="20"/>
          <w:szCs w:val="20"/>
        </w:rPr>
      </w:pPr>
      <w:r w:rsidRPr="006D20CE">
        <w:rPr>
          <w:rFonts w:asciiTheme="majorHAnsi" w:hAnsiTheme="majorHAnsi"/>
          <w:sz w:val="20"/>
          <w:szCs w:val="20"/>
        </w:rPr>
        <w:t>Manual / assistance is not provided.</w:t>
      </w:r>
    </w:p>
    <w:p w14:paraId="506CC307" w14:textId="4029A479" w:rsidR="00F04FF9" w:rsidRDefault="00F04FF9" w:rsidP="00F04FF9">
      <w:pPr>
        <w:pStyle w:val="ListParagraph"/>
        <w:numPr>
          <w:ilvl w:val="0"/>
          <w:numId w:val="9"/>
        </w:numPr>
        <w:spacing w:after="0" w:line="240" w:lineRule="auto"/>
        <w:ind w:left="270" w:hanging="270"/>
        <w:contextualSpacing/>
        <w:jc w:val="both"/>
        <w:rPr>
          <w:rFonts w:asciiTheme="majorHAnsi" w:hAnsiTheme="majorHAnsi"/>
          <w:sz w:val="20"/>
          <w:szCs w:val="20"/>
        </w:rPr>
      </w:pPr>
      <w:r w:rsidRPr="00F04FF9">
        <w:rPr>
          <w:rFonts w:asciiTheme="majorHAnsi" w:hAnsiTheme="majorHAnsi"/>
          <w:sz w:val="20"/>
          <w:szCs w:val="20"/>
        </w:rPr>
        <w:t>No blunder taking care of and no information base testing</w:t>
      </w:r>
    </w:p>
    <w:p w14:paraId="649AC4AC" w14:textId="2299F1D6" w:rsidR="006D20CE" w:rsidRDefault="00AC4691" w:rsidP="00AC4691">
      <w:pPr>
        <w:pStyle w:val="ListParagraph"/>
        <w:numPr>
          <w:ilvl w:val="0"/>
          <w:numId w:val="9"/>
        </w:numPr>
        <w:spacing w:after="0" w:line="240" w:lineRule="auto"/>
        <w:ind w:left="270" w:hanging="270"/>
        <w:contextualSpacing/>
        <w:jc w:val="both"/>
        <w:rPr>
          <w:rFonts w:asciiTheme="majorHAnsi" w:hAnsiTheme="majorHAnsi"/>
          <w:sz w:val="20"/>
          <w:szCs w:val="20"/>
        </w:rPr>
      </w:pPr>
      <w:r w:rsidRPr="00AC4691">
        <w:rPr>
          <w:rFonts w:asciiTheme="majorHAnsi" w:hAnsiTheme="majorHAnsi"/>
          <w:sz w:val="20"/>
          <w:szCs w:val="20"/>
        </w:rPr>
        <w:t>There is no office to show network impacts and no asset checking ability</w:t>
      </w:r>
      <w:r w:rsidR="006D20CE" w:rsidRPr="006D20CE">
        <w:rPr>
          <w:rFonts w:asciiTheme="majorHAnsi" w:hAnsiTheme="majorHAnsi"/>
          <w:sz w:val="20"/>
          <w:szCs w:val="20"/>
        </w:rPr>
        <w:t>.</w:t>
      </w:r>
    </w:p>
    <w:p w14:paraId="3DFB40C5" w14:textId="77777777" w:rsidR="006D20CE" w:rsidRDefault="006D20CE" w:rsidP="006D20CE">
      <w:pPr>
        <w:pStyle w:val="ListParagraph"/>
        <w:numPr>
          <w:ilvl w:val="0"/>
          <w:numId w:val="9"/>
        </w:numPr>
        <w:spacing w:after="0" w:line="240" w:lineRule="auto"/>
        <w:ind w:left="284" w:hanging="284"/>
        <w:contextualSpacing/>
        <w:jc w:val="both"/>
        <w:rPr>
          <w:rFonts w:asciiTheme="majorHAnsi" w:hAnsiTheme="majorHAnsi"/>
          <w:sz w:val="20"/>
          <w:szCs w:val="20"/>
        </w:rPr>
      </w:pPr>
      <w:r w:rsidRPr="006D20CE">
        <w:rPr>
          <w:rFonts w:asciiTheme="majorHAnsi" w:hAnsiTheme="majorHAnsi"/>
          <w:sz w:val="20"/>
          <w:szCs w:val="20"/>
        </w:rPr>
        <w:t>Does not support reporting of congenital defects.</w:t>
      </w:r>
    </w:p>
    <w:p w14:paraId="02A9FF34" w14:textId="4D33240F" w:rsidR="00ED67D9" w:rsidRPr="006D20CE" w:rsidRDefault="006D20CE" w:rsidP="006D20CE">
      <w:pPr>
        <w:pStyle w:val="ListParagraph"/>
        <w:numPr>
          <w:ilvl w:val="0"/>
          <w:numId w:val="9"/>
        </w:numPr>
        <w:spacing w:after="0" w:line="240" w:lineRule="auto"/>
        <w:ind w:left="284" w:hanging="284"/>
        <w:contextualSpacing/>
        <w:jc w:val="both"/>
        <w:rPr>
          <w:rFonts w:asciiTheme="majorHAnsi" w:hAnsiTheme="majorHAnsi"/>
          <w:sz w:val="20"/>
          <w:szCs w:val="20"/>
        </w:rPr>
      </w:pPr>
      <w:r w:rsidRPr="006D20CE">
        <w:rPr>
          <w:rFonts w:asciiTheme="majorHAnsi" w:hAnsiTheme="majorHAnsi"/>
          <w:sz w:val="20"/>
          <w:szCs w:val="20"/>
        </w:rPr>
        <w:t>Does not support file upload.</w:t>
      </w:r>
    </w:p>
    <w:p w14:paraId="5EBDAAA5" w14:textId="77777777" w:rsidR="00014D14" w:rsidRPr="004A7FC8" w:rsidRDefault="00014D14" w:rsidP="00CA38D7">
      <w:pPr>
        <w:pStyle w:val="ListParagraph"/>
        <w:spacing w:after="0" w:line="240" w:lineRule="auto"/>
        <w:ind w:left="284"/>
        <w:contextualSpacing/>
        <w:jc w:val="both"/>
        <w:rPr>
          <w:rFonts w:asciiTheme="majorHAnsi" w:hAnsiTheme="majorHAnsi"/>
          <w:sz w:val="20"/>
          <w:szCs w:val="20"/>
        </w:rPr>
      </w:pPr>
    </w:p>
    <w:p w14:paraId="4EB02BA2" w14:textId="3CA531FB" w:rsidR="00ED67D9" w:rsidRPr="004A7FC8" w:rsidRDefault="00ED67D9" w:rsidP="00CA38D7">
      <w:pPr>
        <w:contextualSpacing/>
        <w:jc w:val="both"/>
        <w:rPr>
          <w:rFonts w:asciiTheme="majorHAnsi" w:hAnsiTheme="majorHAnsi"/>
          <w:b/>
          <w:bCs/>
          <w:sz w:val="20"/>
          <w:szCs w:val="20"/>
        </w:rPr>
      </w:pPr>
      <w:r w:rsidRPr="004A7FC8">
        <w:rPr>
          <w:rFonts w:asciiTheme="majorHAnsi" w:hAnsiTheme="majorHAnsi"/>
          <w:b/>
          <w:bCs/>
          <w:sz w:val="20"/>
          <w:szCs w:val="20"/>
        </w:rPr>
        <w:t>QTP</w:t>
      </w:r>
    </w:p>
    <w:p w14:paraId="5786B31B" w14:textId="6BB4B015" w:rsidR="00ED67D9" w:rsidRPr="004A7FC8" w:rsidRDefault="006D20CE" w:rsidP="00CA38D7">
      <w:pPr>
        <w:ind w:firstLine="567"/>
        <w:jc w:val="both"/>
        <w:rPr>
          <w:rFonts w:asciiTheme="majorHAnsi" w:hAnsiTheme="majorHAnsi" w:cs="Times New Roman"/>
          <w:sz w:val="20"/>
          <w:szCs w:val="20"/>
        </w:rPr>
      </w:pPr>
      <w:r w:rsidRPr="006D20CE">
        <w:rPr>
          <w:rFonts w:asciiTheme="majorHAnsi" w:hAnsiTheme="majorHAnsi" w:cs="Times New Roman"/>
          <w:sz w:val="20"/>
          <w:szCs w:val="20"/>
        </w:rPr>
        <w:t>TP (Quick Test Professional) is a Windows-based programming testing tool used to test applications on the desktop or the web</w:t>
      </w:r>
      <w:r w:rsidR="00ED67D9" w:rsidRPr="004A7FC8">
        <w:rPr>
          <w:rFonts w:asciiTheme="majorHAnsi" w:hAnsiTheme="majorHAnsi" w:cs="Times New Roman"/>
          <w:sz w:val="20"/>
          <w:szCs w:val="20"/>
        </w:rPr>
        <w:t xml:space="preserve"> </w:t>
      </w:r>
      <w:r w:rsidR="00ED67D9" w:rsidRPr="004A7FC8">
        <w:rPr>
          <w:rFonts w:asciiTheme="majorHAnsi" w:hAnsiTheme="majorHAnsi" w:cs="Times New Roman"/>
          <w:sz w:val="20"/>
          <w:szCs w:val="20"/>
        </w:rPr>
        <w:fldChar w:fldCharType="begin" w:fldLock="1"/>
      </w:r>
      <w:r w:rsidR="00ED67D9" w:rsidRPr="004A7FC8">
        <w:rPr>
          <w:rFonts w:asciiTheme="majorHAnsi" w:hAnsiTheme="majorHAnsi" w:cs="Times New Roman"/>
          <w:sz w:val="20"/>
          <w:szCs w:val="20"/>
        </w:rPr>
        <w:instrText>ADDIN CSL_CITATION {"citationItems":[{"id":"ITEM-1","itemData":{"DOI":"10.1088/1742-6596/1378/4/042030","ISSN":"17426596","abstract":"Software testing is a crucial part of software development, it ensures that the software been developed performs all functional requirements and is free from any form of defect and errors. This ensures that the software is of good quality and standard. While testing a software, it is important to be time and cost consciousness. This reason has made most testers switch from the manual testing process to automation of software testing, to reduce time and cost. But then selecting a software testing tool for automated testing that best fit a project is important yet challenging task, the objective of this paper is to evaluate some of the most used software testing tool, identify their strength and weakness and also the field where they can be employed, either for mobile testing, web service testing or both. The method utilized in the paper involved the analysis of recommended literatures to pinpoint necessary testing tools selected based on inclusion and exclusion criteria, that were evaluated. The result of the analysis indicted that based on the selected criteria, testing tools that supports web platform testing made up 17%, while tools that supported desktop and mobile platforms was 10% and 7% respectively. also, 7% of the tools examined were found to be open source tools while 12% were licensed tools. 10% of the testing tools examined supported the test result and report generation criterion while tools that require the knowledge of programming language was least as only 3% of examined tools supported this criterion. It was observed that there is no one perfect tool for testing, but for a particular testing purpose, tradeoffs can be made to select the best tool depending on the size of the project, the budgeted cost for testing, the platform of the application and also the language that is used to develop the project.","author":[{"dropping-particle":"","family":"Okezie","given":"F.","non-dropping-particle":"","parse-names":false,"suffix":""},{"dropping-particle":"","family":"Odun-Ayo","given":"I.","non-dropping-particle":"","parse-names":false,"suffix":""},{"dropping-particle":"","family":"Bogle","given":"S.","non-dropping-particle":"","parse-names":false,"suffix":""}],"container-title":"Journal of Physics: Conference Series","id":"ITEM-1","issue":"4","issued":{"date-parts":[["2019"]]},"title":"A Critical Analysis of Software Testing Tools","type":"article-journal","volume":"1378"},"uris":["http://www.mendeley.com/documents/?uuid=454079cf-92da-4135-9aa6-664733f3065a"]}],"mendeley":{"formattedCitation":"(Okezie et al., 2019)","plainTextFormattedCitation":"(Okezie et al., 2019)","previouslyFormattedCitation":"(Okezie et al., 2019)"},"properties":{"noteIndex":0},"schema":"https://github.com/citation-style-language/schema/raw/master/csl-citation.json"}</w:instrText>
      </w:r>
      <w:r w:rsidR="00ED67D9" w:rsidRPr="004A7FC8">
        <w:rPr>
          <w:rFonts w:asciiTheme="majorHAnsi" w:hAnsiTheme="majorHAnsi" w:cs="Times New Roman"/>
          <w:sz w:val="20"/>
          <w:szCs w:val="20"/>
        </w:rPr>
        <w:fldChar w:fldCharType="separate"/>
      </w:r>
      <w:r w:rsidR="00ED67D9" w:rsidRPr="004A7FC8">
        <w:rPr>
          <w:rFonts w:asciiTheme="majorHAnsi" w:hAnsiTheme="majorHAnsi" w:cs="Times New Roman"/>
          <w:noProof/>
          <w:sz w:val="20"/>
          <w:szCs w:val="20"/>
        </w:rPr>
        <w:t>(Okezie et al., 2019)</w:t>
      </w:r>
      <w:r w:rsidR="00ED67D9" w:rsidRPr="004A7FC8">
        <w:rPr>
          <w:rFonts w:asciiTheme="majorHAnsi" w:hAnsiTheme="majorHAnsi" w:cs="Times New Roman"/>
          <w:sz w:val="20"/>
          <w:szCs w:val="20"/>
        </w:rPr>
        <w:fldChar w:fldCharType="end"/>
      </w:r>
      <w:r w:rsidR="00ED67D9" w:rsidRPr="004A7FC8">
        <w:rPr>
          <w:rFonts w:asciiTheme="majorHAnsi" w:hAnsiTheme="majorHAnsi" w:cs="Times New Roman"/>
          <w:sz w:val="20"/>
          <w:szCs w:val="20"/>
        </w:rPr>
        <w:t xml:space="preserve">. </w:t>
      </w:r>
      <w:r w:rsidR="003E44FA" w:rsidRPr="003E44FA">
        <w:rPr>
          <w:rFonts w:asciiTheme="majorHAnsi" w:hAnsiTheme="majorHAnsi" w:cs="Times New Roman"/>
          <w:sz w:val="20"/>
          <w:szCs w:val="20"/>
        </w:rPr>
        <w:t>This device works by distinguishing objects in the UI of an application or page and playing out the ideal tasks</w:t>
      </w:r>
      <w:r w:rsidR="00ED67D9" w:rsidRPr="004A7FC8">
        <w:rPr>
          <w:rFonts w:asciiTheme="majorHAnsi" w:hAnsiTheme="majorHAnsi" w:cs="Times New Roman"/>
          <w:sz w:val="20"/>
          <w:szCs w:val="20"/>
        </w:rPr>
        <w:t xml:space="preserve"> </w:t>
      </w:r>
      <w:r w:rsidR="00ED67D9" w:rsidRPr="004A7FC8">
        <w:rPr>
          <w:rFonts w:asciiTheme="majorHAnsi" w:hAnsiTheme="majorHAnsi" w:cs="Times New Roman"/>
          <w:sz w:val="20"/>
          <w:szCs w:val="20"/>
        </w:rPr>
        <w:fldChar w:fldCharType="begin" w:fldLock="1"/>
      </w:r>
      <w:r w:rsidR="00ED67D9" w:rsidRPr="004A7FC8">
        <w:rPr>
          <w:rFonts w:asciiTheme="majorHAnsi" w:hAnsiTheme="majorHAnsi" w:cs="Times New Roman"/>
          <w:sz w:val="20"/>
          <w:szCs w:val="20"/>
        </w:rPr>
        <w:instrText>ADDIN CSL_CITATION {"citationItems":[{"id":"ITEM-1","itemData":{"DOI":"10.7753/ijcatr0405.1014","abstract":"Software testing is a main part of Software Development Life Cycle and one of the important aspects of Software Engineering. There is a wide variety of testing tools which require or not the user experience in testing software products. According to the daily use, Mobile and Web applications take the first place in development and testing. Testing automation enables developers and testers to easily automate the entire process of testing in software development saving time and costs. This paper provide a feasibility study for commercial and open source web testing tools helping developers or users to pick the suitable tool based on their requirements.","author":[{"dropping-particle":"","family":"Monier","given":"Mohamed","non-dropping-particle":"","parse-names":false,"suffix":""},{"dropping-particle":"","family":"El-mahdy","given":"Mahmoud Mohamed","non-dropping-particle":"","parse-names":false,"suffix":""}],"container-title":"International Journal of Computer Applications Technology and Research","id":"ITEM-1","issue":"5","issued":{"date-parts":[["2015"]]},"page":"405-408","title":"Evaluation of automated web testing tools","type":"article-journal","volume":"4"},"uris":["http://www.mendeley.com/documents/?uuid=d729d172-e859-418e-a40c-a3627ec29df0"]}],"mendeley":{"formattedCitation":"(Monier &amp; El-mahdy, 2015)","plainTextFormattedCitation":"(Monier &amp; El-mahdy, 2015)","previouslyFormattedCitation":"(Monier &amp; El-mahdy, 2015)"},"properties":{"noteIndex":0},"schema":"https://github.com/citation-style-language/schema/raw/master/csl-citation.json"}</w:instrText>
      </w:r>
      <w:r w:rsidR="00ED67D9" w:rsidRPr="004A7FC8">
        <w:rPr>
          <w:rFonts w:asciiTheme="majorHAnsi" w:hAnsiTheme="majorHAnsi" w:cs="Times New Roman"/>
          <w:sz w:val="20"/>
          <w:szCs w:val="20"/>
        </w:rPr>
        <w:fldChar w:fldCharType="separate"/>
      </w:r>
      <w:r w:rsidR="00ED67D9" w:rsidRPr="004A7FC8">
        <w:rPr>
          <w:rFonts w:asciiTheme="majorHAnsi" w:hAnsiTheme="majorHAnsi" w:cs="Times New Roman"/>
          <w:noProof/>
          <w:sz w:val="20"/>
          <w:szCs w:val="20"/>
        </w:rPr>
        <w:t>(Monier &amp; El-mahdy, 2015)</w:t>
      </w:r>
      <w:r w:rsidR="00ED67D9" w:rsidRPr="004A7FC8">
        <w:rPr>
          <w:rFonts w:asciiTheme="majorHAnsi" w:hAnsiTheme="majorHAnsi" w:cs="Times New Roman"/>
          <w:sz w:val="20"/>
          <w:szCs w:val="20"/>
        </w:rPr>
        <w:fldChar w:fldCharType="end"/>
      </w:r>
      <w:r w:rsidR="00ED67D9" w:rsidRPr="004A7FC8">
        <w:rPr>
          <w:rFonts w:asciiTheme="majorHAnsi" w:hAnsiTheme="majorHAnsi" w:cs="Times New Roman"/>
          <w:sz w:val="20"/>
          <w:szCs w:val="20"/>
        </w:rPr>
        <w:t xml:space="preserve">. </w:t>
      </w:r>
      <w:r w:rsidRPr="006D20CE">
        <w:rPr>
          <w:rFonts w:asciiTheme="majorHAnsi" w:hAnsiTheme="majorHAnsi" w:cs="Times New Roman"/>
          <w:sz w:val="20"/>
          <w:szCs w:val="20"/>
        </w:rPr>
        <w:t>QTP is the best application for Functional testing and Regression testing developed by Hewlett Packard</w:t>
      </w:r>
      <w:r w:rsidR="00ED67D9" w:rsidRPr="004A7FC8">
        <w:rPr>
          <w:rFonts w:asciiTheme="majorHAnsi" w:hAnsiTheme="majorHAnsi" w:cs="Times New Roman"/>
          <w:sz w:val="20"/>
          <w:szCs w:val="20"/>
        </w:rPr>
        <w:t xml:space="preserve"> (HP) </w:t>
      </w:r>
      <w:r w:rsidR="00ED67D9" w:rsidRPr="004A7FC8">
        <w:rPr>
          <w:rFonts w:asciiTheme="majorHAnsi" w:hAnsiTheme="majorHAnsi" w:cs="Times New Roman"/>
          <w:sz w:val="20"/>
          <w:szCs w:val="20"/>
        </w:rPr>
        <w:fldChar w:fldCharType="begin" w:fldLock="1"/>
      </w:r>
      <w:r w:rsidR="00ED67D9" w:rsidRPr="004A7FC8">
        <w:rPr>
          <w:rFonts w:asciiTheme="majorHAnsi" w:hAnsiTheme="majorHAnsi" w:cs="Times New Roman"/>
          <w:sz w:val="20"/>
          <w:szCs w:val="20"/>
        </w:rPr>
        <w:instrText>ADDIN CSL_CITATION {"citationItems":[{"id":"ITEM-1","itemData":{"abstract":"Testing is major component of any software engineering process meant to produce high quality application.\\r\\nTesting aims at finding errors in the tested object and giving confidence in its correct behavior by executing the tested\\r\\nobject with input values. The objective of the research is to conduct a comparative study of automated testing tools such\\r\\nas the Quick Test Professional, selenium, watir, Sahi etc. based on criteria such as the efforts involved with generating test\\r\\nscripts, cap ability to play back the scripts, result reports, speed and cost. The fundamental goal is to analyze the features\\r\\nsupported by these functional testing tools that aid in minimizing the resources in test script maintenance and increasing\\r\\nefficiency for script reuse.","author":[{"dropping-particle":"","family":"Malik","given":"Vinita","non-dropping-particle":"","parse-names":false,"suffix":""},{"dropping-particle":"","family":"Gahlan","given":"Mamta","non-dropping-particle":"","parse-names":false,"suffix":""}],"container-title":"International Journal of Latest Trends in Engineering and Technology","id":"ITEM-1","issue":"3","issued":{"date-parts":[["2016"]]},"page":"8","title":"Comparative Study of Automated Web Testing Tools","type":"article-journal","volume":"6"},"uris":["http://www.mendeley.com/documents/?uuid=bd4fdec1-b547-4e30-ab24-664c9994d17e"]}],"mendeley":{"formattedCitation":"(Malik &amp; Gahlan, 2016)","plainTextFormattedCitation":"(Malik &amp; Gahlan, 2016)","previouslyFormattedCitation":"(Malik &amp; Gahlan, 2016)"},"properties":{"noteIndex":0},"schema":"https://github.com/citation-style-language/schema/raw/master/csl-citation.json"}</w:instrText>
      </w:r>
      <w:r w:rsidR="00ED67D9" w:rsidRPr="004A7FC8">
        <w:rPr>
          <w:rFonts w:asciiTheme="majorHAnsi" w:hAnsiTheme="majorHAnsi" w:cs="Times New Roman"/>
          <w:sz w:val="20"/>
          <w:szCs w:val="20"/>
        </w:rPr>
        <w:fldChar w:fldCharType="separate"/>
      </w:r>
      <w:r w:rsidR="00ED67D9" w:rsidRPr="004A7FC8">
        <w:rPr>
          <w:rFonts w:asciiTheme="majorHAnsi" w:hAnsiTheme="majorHAnsi" w:cs="Times New Roman"/>
          <w:noProof/>
          <w:sz w:val="20"/>
          <w:szCs w:val="20"/>
        </w:rPr>
        <w:t>(Malik &amp; Gahlan, 2016)</w:t>
      </w:r>
      <w:r w:rsidR="00ED67D9" w:rsidRPr="004A7FC8">
        <w:rPr>
          <w:rFonts w:asciiTheme="majorHAnsi" w:hAnsiTheme="majorHAnsi" w:cs="Times New Roman"/>
          <w:sz w:val="20"/>
          <w:szCs w:val="20"/>
        </w:rPr>
        <w:fldChar w:fldCharType="end"/>
      </w:r>
      <w:r w:rsidR="00ED67D9" w:rsidRPr="004A7FC8">
        <w:rPr>
          <w:rFonts w:asciiTheme="majorHAnsi" w:hAnsiTheme="majorHAnsi" w:cs="Times New Roman"/>
          <w:sz w:val="20"/>
          <w:szCs w:val="20"/>
        </w:rPr>
        <w:t xml:space="preserve">. </w:t>
      </w:r>
      <w:r w:rsidRPr="006D20CE">
        <w:rPr>
          <w:rFonts w:asciiTheme="majorHAnsi" w:hAnsiTheme="majorHAnsi" w:cs="Times New Roman"/>
          <w:sz w:val="20"/>
          <w:szCs w:val="20"/>
        </w:rPr>
        <w:t>Following are the results of the analysis carried out in this study regarding the strengths and weaknesses of QTP.</w:t>
      </w:r>
    </w:p>
    <w:p w14:paraId="74D977ED" w14:textId="35BB8F10" w:rsidR="009A2E0B" w:rsidRPr="004A7FC8" w:rsidRDefault="00AF42C2" w:rsidP="00CA38D7">
      <w:pPr>
        <w:jc w:val="both"/>
        <w:rPr>
          <w:rFonts w:asciiTheme="majorHAnsi" w:hAnsiTheme="majorHAnsi" w:cs="Times New Roman"/>
          <w:sz w:val="20"/>
          <w:szCs w:val="20"/>
        </w:rPr>
      </w:pPr>
      <w:r w:rsidRPr="00AF42C2">
        <w:rPr>
          <w:rFonts w:asciiTheme="majorHAnsi" w:hAnsiTheme="majorHAnsi" w:cs="Times New Roman"/>
          <w:sz w:val="20"/>
          <w:szCs w:val="20"/>
        </w:rPr>
        <w:t xml:space="preserve">The advantages of </w:t>
      </w:r>
      <w:r w:rsidR="00ED67D9" w:rsidRPr="004A7FC8">
        <w:rPr>
          <w:rFonts w:asciiTheme="majorHAnsi" w:hAnsiTheme="majorHAnsi" w:cs="Times New Roman"/>
          <w:sz w:val="20"/>
          <w:szCs w:val="20"/>
        </w:rPr>
        <w:t>QTP</w:t>
      </w:r>
      <w:r w:rsidR="00316BA7">
        <w:rPr>
          <w:rFonts w:asciiTheme="majorHAnsi" w:hAnsiTheme="majorHAnsi" w:cs="Times New Roman"/>
          <w:sz w:val="20"/>
          <w:szCs w:val="20"/>
        </w:rPr>
        <w:t xml:space="preserve"> </w:t>
      </w:r>
      <w:r w:rsidR="009A2E0B" w:rsidRPr="004A7FC8">
        <w:rPr>
          <w:rFonts w:asciiTheme="majorHAnsi" w:hAnsiTheme="majorHAnsi" w:cs="Times New Roman"/>
          <w:sz w:val="20"/>
          <w:szCs w:val="20"/>
        </w:rPr>
        <w:fldChar w:fldCharType="begin" w:fldLock="1"/>
      </w:r>
      <w:r w:rsidR="00AD68EF"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3","issue":"5","issued":{"date-parts":[["2013"]]},"page":"1739-1743","title":"Comparative Study of Automated Testing Tools: Selenium, Quick Test Professional and Testcomplete","type":"article-journal","volume":"3"},"uris":["http://www.mendeley.com/documents/?uuid=c4770fd7-811b-4780-9975-fc850628a51e"]},{"id":"ITEM-4","itemData":{"DOI":"10.5120/2918-3844","abstract":"Testing automation tools enables developers and testers to easily automate the entire process of testing in software development. The objective of the paper is to conduct a comparative study of automated tools such as the M ercury QuickTest Professional and the AutomatedQA TestComplete based on criteria such as the efforts involved with generating test scripts, capability to playback the scripts, result reports, speed and cost. The fundamental goal is to analyze the features supported by these two functional testing tools that aid in minimizing the resources in script maintenance and increasing efficiency for script reuse. For the purpose of this project we took an existing VB based application that was inventory management and perform functional testing on it by these two automated testing tools.","author":[{"dropping-particle":"","family":"Kaur","given":"Manjit","non-dropping-particle":"","parse-names":false,"suffix":""},{"dropping-particle":"","family":"Kumari","given":"Raj","non-dropping-particle":"","parse-names":false,"suffix":""}],"container-title":"International Journal of Computer Applications","id":"ITEM-4","issue":"1","issued":{"date-parts":[["2011"]]},"page":"1-7","title":"Comparative Study of Automated Testing Tools: TestComplete and QuickTest Pro","type":"article-journal","volume":"24"},"uris":["http://www.mendeley.com/documents/?uuid=c708c4fc-5124-4d87-9fd4-6a2379b71044"]},{"id":"ITEM-5","itemData":{"DOI":"10.15680/IJIRCCE.2016","ISSN":"2320-9798","author":[{"dropping-particle":"","family":"Imran","given":"Mohammad","non-dropping-particle":"","parse-names":false,"suffix":""},{"dropping-particle":"","family":"Hebaishy","given":"Mohamed A.","non-dropping-particle":"","parse-names":false,"suffix":""},{"dropping-particle":"","family":"Alotaibi","given":"Abdullah Shawan","non-dropping-particle":"","parse-names":false,"suffix":""}],"container-title":"International Journal of Innovative Research in Computer and Communication Engineering","id":"ITEM-5","issue":"1","issued":{"date-parts":[["2016"]]},"page":"457-466","title":"A Comparative Study of QTP and Load Runner Automated Testing Tools and their Contributions to Software Project Scenario","type":"article-journal","volume":"4"},"uris":["http://www.mendeley.com/documents/?uuid=a52321b8-b0e8-4cff-8fc8-7be14986a65b"]},{"id":"ITEM-6","itemData":{"abstract":"— Selenium is a web application testing tool and also it is an open source freeware. This automation testing framework has gained wide acceptance as a popular and successful mode of website automated testing in a very short time span. These tools are widely used for testing graphical user interface and functionality of web-based applications developed for all types of industries such as e-commerce, travel, biotech, pharmaceuticals, and other mechanization. This testing freeware renders a cost-effective way which is an open source testing framework for performance and other parameters to ascertain compatibility, accuracy, aspect and consumption of web applications. This paper we did study on the various components of Selenium such as Selenium IDE, Selenium RC, Selenium WebDriver, Selenium Grid Most commonly used commands and comparison with QTP. Keywords— Selenium Testing, Selenium IDE, Selenium RC, Selenium WebDriver, Selenium Grid, Comparison with QTP","author":[{"dropping-particle":"","family":"Jagannatha","given":"S","non-dropping-particle":"","parse-names":false,"suffix":""},{"dropping-particle":"","family":"Niranjanamurthy","given":"M","non-dropping-particle":"","parse-names":false,"suffix":""},{"dropping-particle":"","family":"Manushree","given":"SP","non-dropping-particle":"","parse-names":false,"suffix":""},{"dropping-particle":"","family":"Chaitra","given":"GS","non-dropping-particle":"","parse-names":false,"suffix":""}],"container-title":"International Journal of Computer Science and Mobile Computing","id":"ITEM-6","issue":"10","issued":{"date-parts":[["2014"]]},"page":"258-267","title":"Comparative Study on Automation Testing using Selenium Testing Framework and QTP","type":"article-journal","volume":"310"},"uris":["http://www.mendeley.com/documents/?uuid=a82485d1-20b1-4a85-a0bb-50ad72b1e6c7"]},{"id":"ITEM-7","itemData":{"author":[{"dropping-particle":"","family":"Jain","given":"Abha","non-dropping-particle":"","parse-names":false,"suffix":""},{"dropping-particle":"","family":"Jain","given":"Manish","non-dropping-particle":"","parse-names":false,"suffix":""},{"dropping-particle":"","family":"Dhankar","given":"Sunil","non-dropping-particle":"","parse-names":false,"suffix":""}],"container-title":"Ijems","id":"ITEM-7","issue":"1","issued":{"date-parts":[["2014"]]},"page":"8-12","title":"A Comparison of RANOREX and QTP Automated Testing Tools and their impact on Software Testing","type":"article-journal","volume":"1"},"uris":["http://www.mendeley.com/documents/?uuid=879de304-1986-4351-8b40-d960976538ed"]}],"mendeley":{"formattedCitation":"(Bharti &amp; Dutt, 2014; Gamido &amp; Gamido, 2019; Imran et al., 2016; Jagannatha et al., 2014; A. Jain et al., 2014; H. Kaur &amp; Gupta, 2013; M. Kaur &amp; Kumari, 2011)","plainTextFormattedCitation":"(Bharti &amp; Dutt, 2014; Gamido &amp; Gamido, 2019; Imran et al., 2016; Jagannatha et al., 2014; A. Jain et al., 2014; H. Kaur &amp; Gupta, 2013; M. Kaur &amp; Kumari, 2011)","previouslyFormattedCitation":"(Bharti &amp; Dutt, 2014; Gamido &amp; Gamido, 2019; Imran et al., 2016; Jagannatha et al., 2014; A. Jain et al., 2014; H. Kaur &amp; Gupta, 2013; M. Kaur &amp; Kumari, 2011)"},"properties":{"noteIndex":0},"schema":"https://github.com/citation-style-language/schema/raw/master/csl-citation.json"}</w:instrText>
      </w:r>
      <w:r w:rsidR="009A2E0B" w:rsidRPr="004A7FC8">
        <w:rPr>
          <w:rFonts w:asciiTheme="majorHAnsi" w:hAnsiTheme="majorHAnsi" w:cs="Times New Roman"/>
          <w:sz w:val="20"/>
          <w:szCs w:val="20"/>
        </w:rPr>
        <w:fldChar w:fldCharType="separate"/>
      </w:r>
      <w:r w:rsidR="009A2E0B" w:rsidRPr="004A7FC8">
        <w:rPr>
          <w:rFonts w:asciiTheme="majorHAnsi" w:hAnsiTheme="majorHAnsi" w:cs="Times New Roman"/>
          <w:noProof/>
          <w:sz w:val="20"/>
          <w:szCs w:val="20"/>
        </w:rPr>
        <w:t>(Bharti &amp; Dutt, 2014; Gamido &amp; Gamido, 2019; Imran et al., 2016; Jagannatha et al., 2014; A. Jain et al., 2014; H. Kaur &amp; Gupta, 2013; M. Kaur &amp; Kumari, 2011)</w:t>
      </w:r>
      <w:r w:rsidR="009A2E0B" w:rsidRPr="004A7FC8">
        <w:rPr>
          <w:rFonts w:asciiTheme="majorHAnsi" w:hAnsiTheme="majorHAnsi" w:cs="Times New Roman"/>
          <w:sz w:val="20"/>
          <w:szCs w:val="20"/>
        </w:rPr>
        <w:fldChar w:fldCharType="end"/>
      </w:r>
      <w:r w:rsidR="00ED67D9" w:rsidRPr="004A7FC8">
        <w:rPr>
          <w:rFonts w:asciiTheme="majorHAnsi" w:hAnsiTheme="majorHAnsi" w:cs="Times New Roman"/>
          <w:sz w:val="20"/>
          <w:szCs w:val="20"/>
        </w:rPr>
        <w:t>:</w:t>
      </w:r>
    </w:p>
    <w:p w14:paraId="6F2CBAA8" w14:textId="0CEC276D" w:rsidR="00A658F3" w:rsidRDefault="003E44FA" w:rsidP="009A7A75">
      <w:pPr>
        <w:pStyle w:val="ListParagraph"/>
        <w:numPr>
          <w:ilvl w:val="0"/>
          <w:numId w:val="10"/>
        </w:numPr>
        <w:spacing w:after="0" w:line="240" w:lineRule="auto"/>
        <w:ind w:left="360"/>
        <w:contextualSpacing/>
        <w:jc w:val="both"/>
        <w:rPr>
          <w:rFonts w:asciiTheme="majorHAnsi" w:hAnsiTheme="majorHAnsi"/>
          <w:sz w:val="20"/>
          <w:szCs w:val="20"/>
        </w:rPr>
      </w:pPr>
      <w:r w:rsidRPr="003E44FA">
        <w:rPr>
          <w:rFonts w:asciiTheme="majorHAnsi" w:hAnsiTheme="majorHAnsi"/>
          <w:sz w:val="20"/>
          <w:szCs w:val="20"/>
        </w:rPr>
        <w:t>Permits to test Java applets and applications, and sight and sound articles in standard Windows applications and applications</w:t>
      </w:r>
      <w:r w:rsidR="00A658F3" w:rsidRPr="00A658F3">
        <w:rPr>
          <w:rFonts w:asciiTheme="majorHAnsi" w:hAnsiTheme="majorHAnsi"/>
          <w:sz w:val="20"/>
          <w:szCs w:val="20"/>
        </w:rPr>
        <w:t>, Visual Basic 6 applications, and .NET framework applications.</w:t>
      </w:r>
    </w:p>
    <w:p w14:paraId="0E04CCA3" w14:textId="285CF2F1" w:rsidR="00A658F3" w:rsidRPr="00A658F3" w:rsidRDefault="003E44FA" w:rsidP="009A7A75">
      <w:pPr>
        <w:pStyle w:val="ListParagraph"/>
        <w:numPr>
          <w:ilvl w:val="0"/>
          <w:numId w:val="10"/>
        </w:numPr>
        <w:spacing w:after="0" w:line="240" w:lineRule="auto"/>
        <w:ind w:left="360"/>
        <w:contextualSpacing/>
        <w:jc w:val="both"/>
        <w:rPr>
          <w:rFonts w:asciiTheme="majorHAnsi" w:hAnsiTheme="majorHAnsi"/>
          <w:sz w:val="20"/>
          <w:szCs w:val="20"/>
        </w:rPr>
      </w:pPr>
      <w:r w:rsidRPr="003E44FA">
        <w:rPr>
          <w:rFonts w:asciiTheme="majorHAnsi" w:hAnsiTheme="majorHAnsi"/>
          <w:sz w:val="20"/>
          <w:szCs w:val="20"/>
          <w:lang w:val="id-ID"/>
        </w:rPr>
        <w:t>Can computerize some "Non-UI" based Test Cases, for example, record framework activities and information base testing</w:t>
      </w:r>
      <w:r w:rsidR="00A658F3" w:rsidRPr="00A658F3">
        <w:rPr>
          <w:rFonts w:asciiTheme="majorHAnsi" w:hAnsiTheme="majorHAnsi"/>
          <w:sz w:val="20"/>
          <w:szCs w:val="20"/>
          <w:lang w:val="id-ID"/>
        </w:rPr>
        <w:t>.</w:t>
      </w:r>
    </w:p>
    <w:p w14:paraId="1B7319A0"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Easy to edit scripts, measure, navigate, rotate, parametrize and validate results.</w:t>
      </w:r>
    </w:p>
    <w:p w14:paraId="5E065D52"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Can work very well with database applications.</w:t>
      </w:r>
    </w:p>
    <w:p w14:paraId="309F5AE3" w14:textId="485ECF39" w:rsidR="00A658F3" w:rsidRPr="00A658F3" w:rsidRDefault="003E44FA" w:rsidP="009A7A75">
      <w:pPr>
        <w:pStyle w:val="ListParagraph"/>
        <w:numPr>
          <w:ilvl w:val="0"/>
          <w:numId w:val="10"/>
        </w:numPr>
        <w:spacing w:after="0" w:line="240" w:lineRule="auto"/>
        <w:ind w:left="360"/>
        <w:contextualSpacing/>
        <w:jc w:val="both"/>
        <w:rPr>
          <w:rFonts w:asciiTheme="majorHAnsi" w:hAnsiTheme="majorHAnsi"/>
          <w:sz w:val="20"/>
          <w:szCs w:val="20"/>
        </w:rPr>
      </w:pPr>
      <w:r w:rsidRPr="003E44FA">
        <w:rPr>
          <w:rFonts w:asciiTheme="majorHAnsi" w:hAnsiTheme="majorHAnsi"/>
          <w:sz w:val="20"/>
          <w:szCs w:val="20"/>
          <w:lang w:val="id-ID"/>
        </w:rPr>
        <w:t>Effectively create the most exhaustive reports because of the accessibility of productive online assistance</w:t>
      </w:r>
      <w:r w:rsidR="00A658F3" w:rsidRPr="00A658F3">
        <w:rPr>
          <w:rFonts w:asciiTheme="majorHAnsi" w:hAnsiTheme="majorHAnsi"/>
          <w:sz w:val="20"/>
          <w:szCs w:val="20"/>
          <w:lang w:val="id-ID"/>
        </w:rPr>
        <w:t>.</w:t>
      </w:r>
    </w:p>
    <w:p w14:paraId="2EE004AD"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s three types of recording namely context-sensitive mode, analog mode and low level recording.</w:t>
      </w:r>
    </w:p>
    <w:p w14:paraId="5A374B1E"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s facilities to record mouse movements, screen coordinates, keystrokes, and, objects and their properties.</w:t>
      </w:r>
    </w:p>
    <w:p w14:paraId="524A5AB7"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 Auto Documentation facility.</w:t>
      </w:r>
    </w:p>
    <w:p w14:paraId="2C466866"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lastRenderedPageBreak/>
        <w:t>Provide access to different external sources such as excel sheets, databases, text files, Xml.</w:t>
      </w:r>
    </w:p>
    <w:p w14:paraId="65FB499C"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Can separate scripts from data.</w:t>
      </w:r>
    </w:p>
    <w:p w14:paraId="3284ECCF"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Has an inbuilt data table which provides an easier way for Data Driven Testing.</w:t>
      </w:r>
    </w:p>
    <w:p w14:paraId="7D79F989"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s a summary of each test step and a graphical representation of the results.</w:t>
      </w:r>
    </w:p>
    <w:p w14:paraId="1C241DE1"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Allows reuse of scripts on new builds as well as different object repositories of name mappings.</w:t>
      </w:r>
    </w:p>
    <w:p w14:paraId="5EAF9D2B"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Scripting Engine does not need to be installed exclusively because it is part of the Windows OS.</w:t>
      </w:r>
    </w:p>
    <w:p w14:paraId="2D2D95DF"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Supports graphical interface record playback.</w:t>
      </w:r>
    </w:p>
    <w:p w14:paraId="525DF356"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Easy to learn.</w:t>
      </w:r>
    </w:p>
    <w:p w14:paraId="41DB37F6"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Can use various kinds of IDE such as Eclipse, Netbeans, Visual Studio.</w:t>
      </w:r>
    </w:p>
    <w:p w14:paraId="3F7E8384"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Test results can be converted to different formats.</w:t>
      </w:r>
    </w:p>
    <w:p w14:paraId="0DAB0504"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Supports default defect reporting, all types of dialog boxes and all types of file uploads.</w:t>
      </w:r>
    </w:p>
    <w:p w14:paraId="1A6DB609" w14:textId="378CAE93" w:rsidR="00A658F3" w:rsidRPr="00A658F3" w:rsidRDefault="009A7A75" w:rsidP="009A7A75">
      <w:pPr>
        <w:pStyle w:val="ListParagraph"/>
        <w:numPr>
          <w:ilvl w:val="0"/>
          <w:numId w:val="10"/>
        </w:numPr>
        <w:spacing w:after="0" w:line="240" w:lineRule="auto"/>
        <w:ind w:left="360"/>
        <w:contextualSpacing/>
        <w:jc w:val="both"/>
        <w:rPr>
          <w:rFonts w:asciiTheme="majorHAnsi" w:hAnsiTheme="majorHAnsi"/>
          <w:sz w:val="20"/>
          <w:szCs w:val="20"/>
        </w:rPr>
      </w:pPr>
      <w:r w:rsidRPr="009A7A75">
        <w:rPr>
          <w:rFonts w:asciiTheme="majorHAnsi" w:hAnsiTheme="majorHAnsi"/>
          <w:sz w:val="20"/>
          <w:szCs w:val="20"/>
          <w:lang w:val="id-ID"/>
        </w:rPr>
        <w:t>Contents must be created in VBScript or JavaScript</w:t>
      </w:r>
      <w:r w:rsidR="00A658F3" w:rsidRPr="00A658F3">
        <w:rPr>
          <w:rFonts w:asciiTheme="majorHAnsi" w:hAnsiTheme="majorHAnsi"/>
          <w:sz w:val="20"/>
          <w:szCs w:val="20"/>
          <w:lang w:val="id-ID"/>
        </w:rPr>
        <w:t>. QTP can support other languages ​​(java, .net, Delphi) but via add-ins.</w:t>
      </w:r>
    </w:p>
    <w:p w14:paraId="68F4B116"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Supports Windows XP, Window 7, Window Vista, Window 8 / 8.1.</w:t>
      </w:r>
    </w:p>
    <w:p w14:paraId="7278FEC1"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s three recording modes: Normal or context-sensitive mode, Low-level mode, Analog mode.</w:t>
      </w:r>
    </w:p>
    <w:p w14:paraId="31D719BC"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Provide various tests such as Regression, Functional, Unit, Distributed and Web testing.</w:t>
      </w:r>
    </w:p>
    <w:p w14:paraId="4D07F205" w14:textId="77777777" w:rsidR="00A658F3" w:rsidRPr="00A658F3"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Browsers that support Google Chrome, Internet Explorer, Firefox.</w:t>
      </w:r>
    </w:p>
    <w:p w14:paraId="2D3620EB" w14:textId="05070E7B" w:rsidR="00444AE4" w:rsidRPr="008A2787" w:rsidRDefault="00A658F3" w:rsidP="009A7A75">
      <w:pPr>
        <w:pStyle w:val="ListParagraph"/>
        <w:numPr>
          <w:ilvl w:val="0"/>
          <w:numId w:val="10"/>
        </w:numPr>
        <w:spacing w:after="0" w:line="240" w:lineRule="auto"/>
        <w:ind w:left="360"/>
        <w:contextualSpacing/>
        <w:jc w:val="both"/>
        <w:rPr>
          <w:rFonts w:asciiTheme="majorHAnsi" w:hAnsiTheme="majorHAnsi"/>
          <w:sz w:val="20"/>
          <w:szCs w:val="20"/>
        </w:rPr>
      </w:pPr>
      <w:r w:rsidRPr="00A658F3">
        <w:rPr>
          <w:rFonts w:asciiTheme="majorHAnsi" w:hAnsiTheme="majorHAnsi"/>
          <w:sz w:val="20"/>
          <w:szCs w:val="20"/>
          <w:lang w:val="id-ID"/>
        </w:rPr>
        <w:t>Supports Report Generation (Html, Xml).</w:t>
      </w:r>
    </w:p>
    <w:p w14:paraId="6B9931E3" w14:textId="29733306" w:rsidR="00ED67D9" w:rsidRPr="004A7FC8" w:rsidRDefault="00444AE4" w:rsidP="00CA38D7">
      <w:pPr>
        <w:jc w:val="both"/>
        <w:rPr>
          <w:rFonts w:asciiTheme="majorHAnsi" w:hAnsiTheme="majorHAnsi" w:cs="Times New Roman"/>
          <w:sz w:val="20"/>
          <w:szCs w:val="20"/>
        </w:rPr>
      </w:pPr>
      <w:r w:rsidRPr="00E005D8">
        <w:rPr>
          <w:rFonts w:asciiTheme="majorHAnsi" w:hAnsiTheme="majorHAnsi" w:cs="Times New Roman"/>
          <w:sz w:val="20"/>
          <w:szCs w:val="20"/>
        </w:rPr>
        <w:t xml:space="preserve">Disadvantages of </w:t>
      </w:r>
      <w:r w:rsidR="00ED67D9" w:rsidRPr="004A7FC8">
        <w:rPr>
          <w:rFonts w:asciiTheme="majorHAnsi" w:hAnsiTheme="majorHAnsi" w:cs="Times New Roman"/>
          <w:sz w:val="20"/>
          <w:szCs w:val="20"/>
        </w:rPr>
        <w:t>QTP</w:t>
      </w:r>
      <w:r w:rsidR="00887301" w:rsidRPr="004A7FC8">
        <w:rPr>
          <w:rFonts w:asciiTheme="majorHAnsi" w:hAnsiTheme="majorHAnsi" w:cs="Times New Roman"/>
          <w:sz w:val="20"/>
          <w:szCs w:val="20"/>
        </w:rPr>
        <w:t xml:space="preserve"> </w:t>
      </w:r>
      <w:r w:rsidR="00887301" w:rsidRPr="004A7FC8">
        <w:rPr>
          <w:rFonts w:asciiTheme="majorHAnsi" w:hAnsiTheme="majorHAnsi" w:cs="Times New Roman"/>
          <w:sz w:val="20"/>
          <w:szCs w:val="20"/>
        </w:rPr>
        <w:fldChar w:fldCharType="begin" w:fldLock="1"/>
      </w:r>
      <w:r w:rsidR="00887301"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DOI":"10.15680/IJIRCCE.2016","ISSN":"2320-9798","author":[{"dropping-particle":"","family":"Imran","given":"Mohammad","non-dropping-particle":"","parse-names":false,"suffix":""},{"dropping-particle":"","family":"Hebaishy","given":"Mohamed A.","non-dropping-particle":"","parse-names":false,"suffix":""},{"dropping-particle":"","family":"Alotaibi","given":"Abdullah Shawan","non-dropping-particle":"","parse-names":false,"suffix":""}],"container-title":"International Journal of Innovative Research in Computer and Communication Engineering","id":"ITEM-3","issue":"1","issued":{"date-parts":[["2016"]]},"page":"457-466","title":"A Comparative Study of QTP and Load Runner Automated Testing Tools and their Contributions to Software Project Scenario","type":"article-journal","volume":"4"},"uris":["http://www.mendeley.com/documents/?uuid=a52321b8-b0e8-4cff-8fc8-7be14986a65b"]},{"id":"ITEM-4","itemData":{"abstract":"— Selenium is a web application testing tool and also it is an open source freeware. This automation testing framework has gained wide acceptance as a popular and successful mode of website automated testing in a very short time span. These tools are widely used for testing graphical user interface and functionality of web-based applications developed for all types of industries such as e-commerce, travel, biotech, pharmaceuticals, and other mechanization. This testing freeware renders a cost-effective way which is an open source testing framework for performance and other parameters to ascertain compatibility, accuracy, aspect and consumption of web applications. This paper we did study on the various components of Selenium such as Selenium IDE, Selenium RC, Selenium WebDriver, Selenium Grid Most commonly used commands and comparison with QTP. Keywords— Selenium Testing, Selenium IDE, Selenium RC, Selenium WebDriver, Selenium Grid, Comparison with QTP","author":[{"dropping-particle":"","family":"Jagannatha","given":"S","non-dropping-particle":"","parse-names":false,"suffix":""},{"dropping-particle":"","family":"Niranjanamurthy","given":"M","non-dropping-particle":"","parse-names":false,"suffix":""},{"dropping-particle":"","family":"Manushree","given":"SP","non-dropping-particle":"","parse-names":false,"suffix":""},{"dropping-particle":"","family":"Chaitra","given":"GS","non-dropping-particle":"","parse-names":false,"suffix":""}],"container-title":"International Journal of Computer Science and Mobile Computing","id":"ITEM-4","issue":"10","issued":{"date-parts":[["2014"]]},"page":"258-267","title":"Comparative Study on Automation Testing using Selenium Testing Framework and QTP","type":"article-journal","volume":"310"},"uris":["http://www.mendeley.com/documents/?uuid=a82485d1-20b1-4a85-a0bb-50ad72b1e6c7"]},{"id":"ITEM-5","itemData":{"author":[{"dropping-particle":"","family":"Jain","given":"Abha","non-dropping-particle":"","parse-names":false,"suffix":""},{"dropping-particle":"","family":"Jain","given":"Manish","non-dropping-particle":"","parse-names":false,"suffix":""},{"dropping-particle":"","family":"Dhankar","given":"Sunil","non-dropping-particle":"","parse-names":false,"suffix":""}],"container-title":"Ijems","id":"ITEM-5","issue":"1","issued":{"date-parts":[["2014"]]},"page":"8-12","title":"A Comparison of RANOREX and QTP Automated Testing Tools and their impact on Software Testing","type":"article-journal","volume":"1"},"uris":["http://www.mendeley.com/documents/?uuid=879de304-1986-4351-8b40-d960976538ed"]},{"id":"ITEM-6","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6","issue":"5","issued":{"date-parts":[["2013"]]},"page":"1739-1743","title":"Comparative Study of Automated Testing Tools: Selenium, Quick Test Professional and Testcomplete","type":"article-journal","volume":"3"},"uris":["http://www.mendeley.com/documents/?uuid=c4770fd7-811b-4780-9975-fc850628a51e"]},{"id":"ITEM-7","itemData":{"DOI":"10.5120/2918-3844","abstract":"Testing automation tools enables developers and testers to easily automate the entire process of testing in software development. The objective of the paper is to conduct a comparative study of automated tools such as the M ercury QuickTest Professional and the AutomatedQA TestComplete based on criteria such as the efforts involved with generating test scripts, capability to playback the scripts, result reports, speed and cost. The fundamental goal is to analyze the features supported by these two functional testing tools that aid in minimizing the resources in script maintenance and increasing efficiency for script reuse. For the purpose of this project we took an existing VB based application that was inventory management and perform functional testing on it by these two automated testing tools.","author":[{"dropping-particle":"","family":"Kaur","given":"Manjit","non-dropping-particle":"","parse-names":false,"suffix":""},{"dropping-particle":"","family":"Kumari","given":"Raj","non-dropping-particle":"","parse-names":false,"suffix":""}],"container-title":"International Journal of Computer Applications","id":"ITEM-7","issue":"1","issued":{"date-parts":[["2011"]]},"page":"1-7","title":"Comparative Study of Automated Testing Tools: TestComplete and QuickTest Pro","type":"article-journal","volume":"24"},"uris":["http://www.mendeley.com/documents/?uuid=c708c4fc-5124-4d87-9fd4-6a2379b71044"]}],"mendeley":{"formattedCitation":"(Bharti &amp; Dutt, 2014; Gamido &amp; Gamido, 2019; Imran et al., 2016; Jagannatha et al., 2014; A. Jain et al., 2014; H. Kaur &amp; Gupta, 2013; M. Kaur &amp; Kumari, 2011)","plainTextFormattedCitation":"(Bharti &amp; Dutt, 2014; Gamido &amp; Gamido, 2019; Imran et al., 2016; Jagannatha et al., 2014; A. Jain et al., 2014; H. Kaur &amp; Gupta, 2013; M. Kaur &amp; Kumari, 2011)","previouslyFormattedCitation":"(Bharti &amp; Dutt, 2014; Gamido &amp; Gamido, 2019; Imran et al., 2016; Jagannatha et al., 2014; A. Jain et al., 2014; H. Kaur &amp; Gupta, 2013; M. Kaur &amp; Kumari, 2011)"},"properties":{"noteIndex":0},"schema":"https://github.com/citation-style-language/schema/raw/master/csl-citation.json"}</w:instrText>
      </w:r>
      <w:r w:rsidR="00887301" w:rsidRPr="004A7FC8">
        <w:rPr>
          <w:rFonts w:asciiTheme="majorHAnsi" w:hAnsiTheme="majorHAnsi" w:cs="Times New Roman"/>
          <w:sz w:val="20"/>
          <w:szCs w:val="20"/>
        </w:rPr>
        <w:fldChar w:fldCharType="separate"/>
      </w:r>
      <w:r w:rsidR="00887301" w:rsidRPr="004A7FC8">
        <w:rPr>
          <w:rFonts w:asciiTheme="majorHAnsi" w:hAnsiTheme="majorHAnsi" w:cs="Times New Roman"/>
          <w:noProof/>
          <w:sz w:val="20"/>
          <w:szCs w:val="20"/>
        </w:rPr>
        <w:t>(Bharti &amp; Dutt, 2014; Gamido &amp; Gamido, 2019; Imran et al., 2016; Jagannatha et al., 2014; A. Jain et al., 2014; H. Kaur &amp; Gupta, 2013; M. Kaur &amp; Kumari, 2011)</w:t>
      </w:r>
      <w:r w:rsidR="00887301" w:rsidRPr="004A7FC8">
        <w:rPr>
          <w:rFonts w:asciiTheme="majorHAnsi" w:hAnsiTheme="majorHAnsi" w:cs="Times New Roman"/>
          <w:sz w:val="20"/>
          <w:szCs w:val="20"/>
        </w:rPr>
        <w:fldChar w:fldCharType="end"/>
      </w:r>
      <w:r w:rsidR="00ED67D9" w:rsidRPr="004A7FC8">
        <w:rPr>
          <w:rFonts w:asciiTheme="majorHAnsi" w:hAnsiTheme="majorHAnsi" w:cs="Times New Roman"/>
          <w:sz w:val="20"/>
          <w:szCs w:val="20"/>
        </w:rPr>
        <w:t>:</w:t>
      </w:r>
    </w:p>
    <w:p w14:paraId="30C9FDB1" w14:textId="77777777" w:rsidR="00043900" w:rsidRDefault="009B4AC7"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9B4AC7">
        <w:rPr>
          <w:rFonts w:asciiTheme="majorHAnsi" w:hAnsiTheme="majorHAnsi"/>
          <w:sz w:val="20"/>
          <w:szCs w:val="20"/>
        </w:rPr>
        <w:t>Licensed so it is paid and very expensive, as well as an annual maintenance fee.</w:t>
      </w:r>
    </w:p>
    <w:p w14:paraId="2077992F"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Only the client server application and also supports add-on, but users need to purchase a license for it.</w:t>
      </w:r>
    </w:p>
    <w:p w14:paraId="5BB222DB"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It is difficult to implement ASAP tests for web applications using QTP, especially with Windows 7.</w:t>
      </w:r>
    </w:p>
    <w:p w14:paraId="391D85EB"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Does not provide easy access to controls.</w:t>
      </w:r>
    </w:p>
    <w:p w14:paraId="429341F2"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Does not support Pause Option in the middle of testing.</w:t>
      </w:r>
    </w:p>
    <w:p w14:paraId="190EAAE5"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Does not support Insert Commands while recording.</w:t>
      </w:r>
    </w:p>
    <w:p w14:paraId="5482A9AF"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Sometimes it doesn't recognize object during script playback.</w:t>
      </w:r>
    </w:p>
    <w:p w14:paraId="6980CA22"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Using more CPU and RAM.</w:t>
      </w:r>
    </w:p>
    <w:p w14:paraId="1DD493BA"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Requires programming knowledge.</w:t>
      </w:r>
    </w:p>
    <w:p w14:paraId="7A1F77B5" w14:textId="77777777" w:rsid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Does not support scheduled execution.</w:t>
      </w:r>
    </w:p>
    <w:p w14:paraId="4CA675E4" w14:textId="44833F48" w:rsidR="00887A97" w:rsidRPr="00043900" w:rsidRDefault="00043900" w:rsidP="00043900">
      <w:pPr>
        <w:pStyle w:val="ListParagraph"/>
        <w:numPr>
          <w:ilvl w:val="0"/>
          <w:numId w:val="11"/>
        </w:numPr>
        <w:spacing w:after="0" w:line="240" w:lineRule="auto"/>
        <w:ind w:left="284" w:hanging="284"/>
        <w:contextualSpacing/>
        <w:jc w:val="both"/>
        <w:rPr>
          <w:rFonts w:asciiTheme="majorHAnsi" w:hAnsiTheme="majorHAnsi"/>
          <w:sz w:val="20"/>
          <w:szCs w:val="20"/>
        </w:rPr>
      </w:pPr>
      <w:r w:rsidRPr="00043900">
        <w:rPr>
          <w:rFonts w:asciiTheme="majorHAnsi" w:hAnsiTheme="majorHAnsi"/>
          <w:sz w:val="20"/>
          <w:szCs w:val="20"/>
        </w:rPr>
        <w:t>Provides only web service testing.</w:t>
      </w:r>
    </w:p>
    <w:p w14:paraId="7D6E4771" w14:textId="77777777" w:rsidR="00887A97" w:rsidRPr="004A7FC8" w:rsidRDefault="00887A97" w:rsidP="00CA38D7">
      <w:pPr>
        <w:pStyle w:val="ListParagraph"/>
        <w:spacing w:after="0" w:line="240" w:lineRule="auto"/>
        <w:ind w:left="284"/>
        <w:contextualSpacing/>
        <w:jc w:val="both"/>
        <w:rPr>
          <w:rFonts w:asciiTheme="majorHAnsi" w:hAnsiTheme="majorHAnsi"/>
          <w:sz w:val="20"/>
          <w:szCs w:val="20"/>
        </w:rPr>
      </w:pPr>
    </w:p>
    <w:p w14:paraId="53B45239" w14:textId="02EBB864" w:rsidR="00CF2A30" w:rsidRPr="004A7FC8" w:rsidRDefault="00EB0B34" w:rsidP="00CA38D7">
      <w:pPr>
        <w:contextualSpacing/>
        <w:jc w:val="both"/>
        <w:rPr>
          <w:rFonts w:asciiTheme="majorHAnsi" w:hAnsiTheme="majorHAnsi" w:cs="Times New Roman"/>
          <w:sz w:val="20"/>
          <w:szCs w:val="20"/>
        </w:rPr>
      </w:pPr>
      <w:r w:rsidRPr="004A7FC8">
        <w:rPr>
          <w:rFonts w:asciiTheme="majorHAnsi" w:hAnsiTheme="majorHAnsi" w:cs="Arial"/>
          <w:b/>
          <w:sz w:val="20"/>
          <w:szCs w:val="20"/>
        </w:rPr>
        <w:lastRenderedPageBreak/>
        <w:t>Test</w:t>
      </w:r>
      <w:r w:rsidR="00C0171E">
        <w:rPr>
          <w:rFonts w:asciiTheme="majorHAnsi" w:hAnsiTheme="majorHAnsi" w:cs="Arial"/>
          <w:b/>
          <w:sz w:val="20"/>
          <w:szCs w:val="20"/>
        </w:rPr>
        <w:t xml:space="preserve"> </w:t>
      </w:r>
      <w:r w:rsidRPr="004A7FC8">
        <w:rPr>
          <w:rFonts w:asciiTheme="majorHAnsi" w:hAnsiTheme="majorHAnsi" w:cs="Arial"/>
          <w:b/>
          <w:sz w:val="20"/>
          <w:szCs w:val="20"/>
        </w:rPr>
        <w:t>Complete</w:t>
      </w:r>
    </w:p>
    <w:p w14:paraId="28A0A2B8" w14:textId="1FA20EAF" w:rsidR="00796D0B" w:rsidRPr="004A7FC8" w:rsidRDefault="00C0171E" w:rsidP="00CA38D7">
      <w:pPr>
        <w:ind w:firstLine="567"/>
        <w:jc w:val="both"/>
        <w:rPr>
          <w:rFonts w:asciiTheme="majorHAnsi" w:hAnsiTheme="majorHAnsi" w:cs="Times New Roman"/>
          <w:sz w:val="20"/>
          <w:szCs w:val="20"/>
        </w:rPr>
      </w:pPr>
      <w:r w:rsidRPr="00C0171E">
        <w:rPr>
          <w:rFonts w:asciiTheme="majorHAnsi" w:hAnsiTheme="majorHAnsi" w:cs="Times New Roman"/>
          <w:sz w:val="20"/>
          <w:szCs w:val="20"/>
          <w:lang w:val="id-ID"/>
        </w:rPr>
        <w:t>Test Complete is a completely useful robotized testing stage created by SmartBear Software</w:t>
      </w:r>
      <w:bookmarkStart w:id="14" w:name="_GoBack"/>
      <w:bookmarkEnd w:id="14"/>
      <w:r w:rsidR="00796D0B" w:rsidRPr="004A7FC8">
        <w:rPr>
          <w:rFonts w:asciiTheme="majorHAnsi" w:hAnsiTheme="majorHAnsi" w:cs="Times New Roman"/>
          <w:sz w:val="20"/>
          <w:szCs w:val="20"/>
        </w:rPr>
        <w:t xml:space="preserve"> </w:t>
      </w:r>
      <w:r w:rsidR="00796D0B" w:rsidRPr="004A7FC8">
        <w:rPr>
          <w:rFonts w:asciiTheme="majorHAnsi" w:hAnsiTheme="majorHAnsi" w:cs="Times New Roman"/>
          <w:sz w:val="20"/>
          <w:szCs w:val="20"/>
        </w:rPr>
        <w:fldChar w:fldCharType="begin" w:fldLock="1"/>
      </w:r>
      <w:r w:rsidR="00796D0B" w:rsidRPr="004A7FC8">
        <w:rPr>
          <w:rFonts w:asciiTheme="majorHAnsi" w:hAnsiTheme="majorHAnsi" w:cs="Times New Roman"/>
          <w:sz w:val="20"/>
          <w:szCs w:val="20"/>
        </w:rPr>
        <w:instrText>ADDIN CSL_CITATION {"citationItems":[{"id":"ITEM-1","itemData":{"abstract":"Testing is major component of any software engineering process meant to produce high quality application.\\r\\nTesting aims at finding errors in the tested object and giving confidence in its correct behavior by executing the tested\\r\\nobject with input values. The objective of the research is to conduct a comparative study of automated testing tools such\\r\\nas the Quick Test Professional, selenium, watir, Sahi etc. based on criteria such as the efforts involved with generating test\\r\\nscripts, cap ability to play back the scripts, result reports, speed and cost. The fundamental goal is to analyze the features\\r\\nsupported by these functional testing tools that aid in minimizing the resources in test script maintenance and increasing\\r\\nefficiency for script reuse.","author":[{"dropping-particle":"","family":"Malik","given":"Vinita","non-dropping-particle":"","parse-names":false,"suffix":""},{"dropping-particle":"","family":"Gahlan","given":"Mamta","non-dropping-particle":"","parse-names":false,"suffix":""}],"container-title":"International Journal of Latest Trends in Engineering and Technology","id":"ITEM-1","issue":"3","issued":{"date-parts":[["2016"]]},"page":"8","title":"Comparative Study of Automated Web Testing Tools","type":"article-journal","volume":"6"},"uris":["http://www.mendeley.com/documents/?uuid=bd4fdec1-b547-4e30-ab24-664c9994d17e"]}],"mendeley":{"formattedCitation":"(Malik &amp; Gahlan, 2016)","plainTextFormattedCitation":"(Malik &amp; Gahlan, 2016)","previouslyFormattedCitation":"(Malik &amp; Gahlan, 2016)"},"properties":{"noteIndex":0},"schema":"https://github.com/citation-style-language/schema/raw/master/csl-citation.json"}</w:instrText>
      </w:r>
      <w:r w:rsidR="00796D0B" w:rsidRPr="004A7FC8">
        <w:rPr>
          <w:rFonts w:asciiTheme="majorHAnsi" w:hAnsiTheme="majorHAnsi" w:cs="Times New Roman"/>
          <w:sz w:val="20"/>
          <w:szCs w:val="20"/>
        </w:rPr>
        <w:fldChar w:fldCharType="separate"/>
      </w:r>
      <w:r w:rsidR="00796D0B" w:rsidRPr="004A7FC8">
        <w:rPr>
          <w:rFonts w:asciiTheme="majorHAnsi" w:hAnsiTheme="majorHAnsi" w:cs="Times New Roman"/>
          <w:noProof/>
          <w:sz w:val="20"/>
          <w:szCs w:val="20"/>
        </w:rPr>
        <w:t>(Malik &amp; Gahlan, 2016)</w:t>
      </w:r>
      <w:r w:rsidR="00796D0B" w:rsidRPr="004A7FC8">
        <w:rPr>
          <w:rFonts w:asciiTheme="majorHAnsi" w:hAnsiTheme="majorHAnsi" w:cs="Times New Roman"/>
          <w:sz w:val="20"/>
          <w:szCs w:val="20"/>
        </w:rPr>
        <w:fldChar w:fldCharType="end"/>
      </w:r>
      <w:r w:rsidR="00796D0B" w:rsidRPr="004A7FC8">
        <w:rPr>
          <w:rFonts w:asciiTheme="majorHAnsi" w:hAnsiTheme="majorHAnsi" w:cs="Times New Roman"/>
          <w:sz w:val="20"/>
          <w:szCs w:val="20"/>
          <w:lang w:val="id-ID"/>
        </w:rPr>
        <w:t>.</w:t>
      </w:r>
      <w:r w:rsidR="00796D0B" w:rsidRPr="004A7FC8">
        <w:rPr>
          <w:rFonts w:asciiTheme="majorHAnsi" w:hAnsiTheme="majorHAnsi" w:cs="Times New Roman"/>
          <w:sz w:val="20"/>
          <w:szCs w:val="20"/>
        </w:rPr>
        <w:t xml:space="preserve"> </w:t>
      </w:r>
      <w:r w:rsidR="00EC253F" w:rsidRPr="00EC253F">
        <w:rPr>
          <w:rFonts w:asciiTheme="majorHAnsi" w:hAnsiTheme="majorHAnsi" w:cs="Times New Roman"/>
          <w:sz w:val="20"/>
          <w:szCs w:val="20"/>
        </w:rPr>
        <w:t>This tool provides recording and scripting for testing</w:t>
      </w:r>
      <w:r w:rsidR="00796D0B" w:rsidRPr="004A7FC8">
        <w:rPr>
          <w:rFonts w:asciiTheme="majorHAnsi" w:hAnsiTheme="majorHAnsi" w:cs="Times New Roman"/>
          <w:sz w:val="20"/>
          <w:szCs w:val="20"/>
        </w:rPr>
        <w:t xml:space="preserve"> </w:t>
      </w:r>
      <w:r w:rsidR="00796D0B" w:rsidRPr="004A7FC8">
        <w:rPr>
          <w:rFonts w:asciiTheme="majorHAnsi" w:hAnsiTheme="majorHAnsi" w:cs="Times New Roman"/>
          <w:sz w:val="20"/>
          <w:szCs w:val="20"/>
        </w:rPr>
        <w:fldChar w:fldCharType="begin" w:fldLock="1"/>
      </w:r>
      <w:r w:rsidR="00796D0B" w:rsidRPr="004A7FC8">
        <w:rPr>
          <w:rFonts w:asciiTheme="majorHAnsi" w:hAnsiTheme="majorHAnsi" w:cs="Times New Roman"/>
          <w:sz w:val="20"/>
          <w:szCs w:val="20"/>
        </w:rPr>
        <w:instrText>ADDIN CSL_CITATION {"citationItems":[{"id":"ITEM-1","itemData":{"DOI":"10.7753/ijcatr0405.1014","abstract":"Software testing is a main part of Software Development Life Cycle and one of the important aspects of Software Engineering. There is a wide variety of testing tools which require or not the user experience in testing software products. According to the daily use, Mobile and Web applications take the first place in development and testing. Testing automation enables developers and testers to easily automate the entire process of testing in software development saving time and costs. This paper provide a feasibility study for commercial and open source web testing tools helping developers or users to pick the suitable tool based on their requirements.","author":[{"dropping-particle":"","family":"Monier","given":"Mohamed","non-dropping-particle":"","parse-names":false,"suffix":""},{"dropping-particle":"","family":"El-mahdy","given":"Mahmoud Mohamed","non-dropping-particle":"","parse-names":false,"suffix":""}],"container-title":"International Journal of Computer Applications Technology and Research","id":"ITEM-1","issue":"5","issued":{"date-parts":[["2015"]]},"page":"405-408","title":"Evaluation of automated web testing tools","type":"article-journal","volume":"4"},"uris":["http://www.mendeley.com/documents/?uuid=d729d172-e859-418e-a40c-a3627ec29df0"]}],"mendeley":{"formattedCitation":"(Monier &amp; El-mahdy, 2015)","plainTextFormattedCitation":"(Monier &amp; El-mahdy, 2015)","previouslyFormattedCitation":"(Monier &amp; El-mahdy, 2015)"},"properties":{"noteIndex":0},"schema":"https://github.com/citation-style-language/schema/raw/master/csl-citation.json"}</w:instrText>
      </w:r>
      <w:r w:rsidR="00796D0B" w:rsidRPr="004A7FC8">
        <w:rPr>
          <w:rFonts w:asciiTheme="majorHAnsi" w:hAnsiTheme="majorHAnsi" w:cs="Times New Roman"/>
          <w:sz w:val="20"/>
          <w:szCs w:val="20"/>
        </w:rPr>
        <w:fldChar w:fldCharType="separate"/>
      </w:r>
      <w:r w:rsidR="00796D0B" w:rsidRPr="004A7FC8">
        <w:rPr>
          <w:rFonts w:asciiTheme="majorHAnsi" w:hAnsiTheme="majorHAnsi" w:cs="Times New Roman"/>
          <w:noProof/>
          <w:sz w:val="20"/>
          <w:szCs w:val="20"/>
        </w:rPr>
        <w:t>(Monier &amp; El-mahdy, 2015)</w:t>
      </w:r>
      <w:r w:rsidR="00796D0B" w:rsidRPr="004A7FC8">
        <w:rPr>
          <w:rFonts w:asciiTheme="majorHAnsi" w:hAnsiTheme="majorHAnsi" w:cs="Times New Roman"/>
          <w:sz w:val="20"/>
          <w:szCs w:val="20"/>
        </w:rPr>
        <w:fldChar w:fldCharType="end"/>
      </w:r>
      <w:r w:rsidR="00796D0B" w:rsidRPr="004A7FC8">
        <w:rPr>
          <w:rFonts w:asciiTheme="majorHAnsi" w:hAnsiTheme="majorHAnsi" w:cs="Times New Roman"/>
          <w:sz w:val="20"/>
          <w:szCs w:val="20"/>
        </w:rPr>
        <w:t xml:space="preserve">. </w:t>
      </w:r>
      <w:proofErr w:type="spellStart"/>
      <w:r w:rsidR="00B6393A" w:rsidRPr="00B6393A">
        <w:rPr>
          <w:rFonts w:asciiTheme="majorHAnsi" w:hAnsiTheme="majorHAnsi" w:cs="Times New Roman"/>
          <w:sz w:val="20"/>
          <w:szCs w:val="20"/>
        </w:rPr>
        <w:t>TestComplete</w:t>
      </w:r>
      <w:proofErr w:type="spellEnd"/>
      <w:r w:rsidR="00B6393A" w:rsidRPr="00B6393A">
        <w:rPr>
          <w:rFonts w:asciiTheme="majorHAnsi" w:hAnsiTheme="majorHAnsi" w:cs="Times New Roman"/>
          <w:sz w:val="20"/>
          <w:szCs w:val="20"/>
        </w:rPr>
        <w:t xml:space="preserve"> allows testers to generate tests for Windows, Web, Android, and iOS applications and supports a wide variety of test types and methods, for example; functional testing, unit testing, and GUI testing</w:t>
      </w:r>
      <w:r w:rsidR="00796D0B" w:rsidRPr="004A7FC8">
        <w:rPr>
          <w:rFonts w:asciiTheme="majorHAnsi" w:hAnsiTheme="majorHAnsi" w:cs="Times New Roman"/>
          <w:sz w:val="20"/>
          <w:szCs w:val="20"/>
        </w:rPr>
        <w:t xml:space="preserve"> </w:t>
      </w:r>
      <w:r w:rsidR="00796D0B" w:rsidRPr="004A7FC8">
        <w:rPr>
          <w:rFonts w:asciiTheme="majorHAnsi" w:hAnsiTheme="majorHAnsi" w:cs="Times New Roman"/>
          <w:sz w:val="20"/>
          <w:szCs w:val="20"/>
        </w:rPr>
        <w:fldChar w:fldCharType="begin" w:fldLock="1"/>
      </w:r>
      <w:r w:rsidR="00796D0B" w:rsidRPr="004A7FC8">
        <w:rPr>
          <w:rFonts w:asciiTheme="majorHAnsi" w:hAnsiTheme="majorHAnsi" w:cs="Times New Roman"/>
          <w:sz w:val="20"/>
          <w:szCs w:val="20"/>
        </w:rPr>
        <w:instrText>ADDIN CSL_CITATION {"citationItems":[{"id":"ITEM-1","itemData":{"DOI":"10.1088/1742-6596/1378/4/042030","ISSN":"17426596","abstract":"Software testing is a crucial part of software development, it ensures that the software been developed performs all functional requirements and is free from any form of defect and errors. This ensures that the software is of good quality and standard. While testing a software, it is important to be time and cost consciousness. This reason has made most testers switch from the manual testing process to automation of software testing, to reduce time and cost. But then selecting a software testing tool for automated testing that best fit a project is important yet challenging task, the objective of this paper is to evaluate some of the most used software testing tool, identify their strength and weakness and also the field where they can be employed, either for mobile testing, web service testing or both. The method utilized in the paper involved the analysis of recommended literatures to pinpoint necessary testing tools selected based on inclusion and exclusion criteria, that were evaluated. The result of the analysis indicted that based on the selected criteria, testing tools that supports web platform testing made up 17%, while tools that supported desktop and mobile platforms was 10% and 7% respectively. also, 7% of the tools examined were found to be open source tools while 12% were licensed tools. 10% of the testing tools examined supported the test result and report generation criterion while tools that require the knowledge of programming language was least as only 3% of examined tools supported this criterion. It was observed that there is no one perfect tool for testing, but for a particular testing purpose, tradeoffs can be made to select the best tool depending on the size of the project, the budgeted cost for testing, the platform of the application and also the language that is used to develop the project.","author":[{"dropping-particle":"","family":"Okezie","given":"F.","non-dropping-particle":"","parse-names":false,"suffix":""},{"dropping-particle":"","family":"Odun-Ayo","given":"I.","non-dropping-particle":"","parse-names":false,"suffix":""},{"dropping-particle":"","family":"Bogle","given":"S.","non-dropping-particle":"","parse-names":false,"suffix":""}],"container-title":"Journal of Physics: Conference Series","id":"ITEM-1","issue":"4","issued":{"date-parts":[["2019"]]},"title":"A Critical Analysis of Software Testing Tools","type":"article-journal","volume":"1378"},"uris":["http://www.mendeley.com/documents/?uuid=454079cf-92da-4135-9aa6-664733f3065a"]}],"mendeley":{"formattedCitation":"(Okezie et al., 2019)","plainTextFormattedCitation":"(Okezie et al., 2019)","previouslyFormattedCitation":"(Okezie et al., 2019)"},"properties":{"noteIndex":0},"schema":"https://github.com/citation-style-language/schema/raw/master/csl-citation.json"}</w:instrText>
      </w:r>
      <w:r w:rsidR="00796D0B" w:rsidRPr="004A7FC8">
        <w:rPr>
          <w:rFonts w:asciiTheme="majorHAnsi" w:hAnsiTheme="majorHAnsi" w:cs="Times New Roman"/>
          <w:sz w:val="20"/>
          <w:szCs w:val="20"/>
        </w:rPr>
        <w:fldChar w:fldCharType="separate"/>
      </w:r>
      <w:r w:rsidR="00796D0B" w:rsidRPr="004A7FC8">
        <w:rPr>
          <w:rFonts w:asciiTheme="majorHAnsi" w:hAnsiTheme="majorHAnsi" w:cs="Times New Roman"/>
          <w:noProof/>
          <w:sz w:val="20"/>
          <w:szCs w:val="20"/>
        </w:rPr>
        <w:t>(Okezie et al., 2019)</w:t>
      </w:r>
      <w:r w:rsidR="00796D0B" w:rsidRPr="004A7FC8">
        <w:rPr>
          <w:rFonts w:asciiTheme="majorHAnsi" w:hAnsiTheme="majorHAnsi" w:cs="Times New Roman"/>
          <w:sz w:val="20"/>
          <w:szCs w:val="20"/>
        </w:rPr>
        <w:fldChar w:fldCharType="end"/>
      </w:r>
      <w:r w:rsidR="00796D0B" w:rsidRPr="004A7FC8">
        <w:rPr>
          <w:rFonts w:asciiTheme="majorHAnsi" w:hAnsiTheme="majorHAnsi" w:cs="Times New Roman"/>
          <w:sz w:val="20"/>
          <w:szCs w:val="20"/>
        </w:rPr>
        <w:t xml:space="preserve">. </w:t>
      </w:r>
      <w:proofErr w:type="spellStart"/>
      <w:r w:rsidR="007379AA" w:rsidRPr="007379AA">
        <w:rPr>
          <w:rFonts w:asciiTheme="majorHAnsi" w:hAnsiTheme="majorHAnsi" w:cs="Times New Roman"/>
          <w:sz w:val="20"/>
          <w:szCs w:val="20"/>
        </w:rPr>
        <w:t>TestComplete</w:t>
      </w:r>
      <w:proofErr w:type="spellEnd"/>
      <w:r w:rsidR="007379AA" w:rsidRPr="007379AA">
        <w:rPr>
          <w:rFonts w:asciiTheme="majorHAnsi" w:hAnsiTheme="majorHAnsi" w:cs="Times New Roman"/>
          <w:sz w:val="20"/>
          <w:szCs w:val="20"/>
        </w:rPr>
        <w:t xml:space="preserve"> requires a license to be used after a free 30</w:t>
      </w:r>
      <w:r w:rsidR="00385833">
        <w:rPr>
          <w:rFonts w:asciiTheme="majorHAnsi" w:hAnsiTheme="majorHAnsi" w:cs="Times New Roman"/>
          <w:sz w:val="20"/>
          <w:szCs w:val="20"/>
        </w:rPr>
        <w:t>-</w:t>
      </w:r>
      <w:r w:rsidR="007379AA" w:rsidRPr="007379AA">
        <w:rPr>
          <w:rFonts w:asciiTheme="majorHAnsi" w:hAnsiTheme="majorHAnsi" w:cs="Times New Roman"/>
          <w:sz w:val="20"/>
          <w:szCs w:val="20"/>
        </w:rPr>
        <w:t xml:space="preserve">day trial. The following are the results of the analysis conducted in this study regarding the strengths and weaknesses of </w:t>
      </w:r>
      <w:proofErr w:type="spellStart"/>
      <w:r w:rsidR="007379AA" w:rsidRPr="007379AA">
        <w:rPr>
          <w:rFonts w:asciiTheme="majorHAnsi" w:hAnsiTheme="majorHAnsi" w:cs="Times New Roman"/>
          <w:sz w:val="20"/>
          <w:szCs w:val="20"/>
        </w:rPr>
        <w:t>TestComplete</w:t>
      </w:r>
      <w:proofErr w:type="spellEnd"/>
      <w:r w:rsidR="007379AA" w:rsidRPr="007379AA">
        <w:rPr>
          <w:rFonts w:asciiTheme="majorHAnsi" w:hAnsiTheme="majorHAnsi" w:cs="Times New Roman"/>
          <w:sz w:val="20"/>
          <w:szCs w:val="20"/>
        </w:rPr>
        <w:t>.</w:t>
      </w:r>
    </w:p>
    <w:p w14:paraId="46C3F802" w14:textId="3B178515" w:rsidR="00AD68EF" w:rsidRPr="004A7FC8" w:rsidRDefault="00F3703F" w:rsidP="00CA38D7">
      <w:pPr>
        <w:jc w:val="both"/>
        <w:rPr>
          <w:rFonts w:asciiTheme="majorHAnsi" w:hAnsiTheme="majorHAnsi" w:cs="Times New Roman"/>
          <w:sz w:val="20"/>
          <w:szCs w:val="20"/>
        </w:rPr>
      </w:pPr>
      <w:r w:rsidRPr="00AF42C2">
        <w:rPr>
          <w:rFonts w:asciiTheme="majorHAnsi" w:hAnsiTheme="majorHAnsi" w:cs="Times New Roman"/>
          <w:sz w:val="20"/>
          <w:szCs w:val="20"/>
        </w:rPr>
        <w:t xml:space="preserve">The advantages of </w:t>
      </w:r>
      <w:proofErr w:type="spellStart"/>
      <w:r w:rsidR="00796D0B" w:rsidRPr="004A7FC8">
        <w:rPr>
          <w:rFonts w:asciiTheme="majorHAnsi" w:hAnsiTheme="majorHAnsi" w:cs="Times New Roman"/>
          <w:sz w:val="20"/>
          <w:szCs w:val="20"/>
        </w:rPr>
        <w:t>TestComplete</w:t>
      </w:r>
      <w:proofErr w:type="spellEnd"/>
      <w:r w:rsidR="00AD68EF" w:rsidRPr="004A7FC8">
        <w:rPr>
          <w:rFonts w:asciiTheme="majorHAnsi" w:hAnsiTheme="majorHAnsi" w:cs="Times New Roman"/>
          <w:sz w:val="20"/>
          <w:szCs w:val="20"/>
        </w:rPr>
        <w:t xml:space="preserve"> </w:t>
      </w:r>
      <w:r w:rsidR="00AD68EF" w:rsidRPr="004A7FC8">
        <w:rPr>
          <w:rFonts w:asciiTheme="majorHAnsi" w:hAnsiTheme="majorHAnsi" w:cs="Times New Roman"/>
          <w:sz w:val="20"/>
          <w:szCs w:val="20"/>
        </w:rPr>
        <w:fldChar w:fldCharType="begin" w:fldLock="1"/>
      </w:r>
      <w:r w:rsidR="001C7096"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3","issue":"5","issued":{"date-parts":[["2013"]]},"page":"1739-1743","title":"Comparative Study of Automated Testing Tools: Selenium, Quick Test Professional and Testcomplete","type":"article-journal","volume":"3"},"uris":["http://www.mendeley.com/documents/?uuid=c4770fd7-811b-4780-9975-fc850628a51e"]},{"id":"ITEM-4","itemData":{"abstract":"User acceptance testing is the last phase of the software testing process. During user acceptance testing process, actual software users test the software to make sure it can handle required tasks in real-world scenarios, according to specifications. The purpose of this paper is to compare three automated user acceptance testing tool for web application. The evaluation is based on the usability criteria of the tools. The three tools evaluated are Acceptance Test-Driven Development. Three proposed tools are TestComplete, Selenium Webdriver and Watir Webdriver. These three tools undergo usability criteria testing that include efficiency, effectiveness, satisfaction and error. From the evaluation, Watir Webdriver has been proven as the best testing tool based on usability criteria of user acceptance testing.","author":[{"dropping-particle":"","family":"Sualim","given":"Sherolwendy Anak","non-dropping-particle":"","parse-names":false,"suffix":""},{"dropping-particle":"","family":"Yassin","given":"Noraniah Mohd","non-dropping-particle":"","parse-names":false,"suffix":""},{"dropping-particle":"","family":"Mohamad","given":"Radziah","non-dropping-particle":"","parse-names":false,"suffix":""}],"container-title":"International Journal of Software Engineering and Technology 02(2) 1-6 International","id":"ITEM-4","issue":"2","issued":{"date-parts":[["2016"]]},"page":"1-6","title":"Comparative Evaluation of Automated User Acceptance Testing Tool for Web Based Application","type":"article-journal","volume":"02"},"uris":["http://www.mendeley.com/documents/?uuid=0c7230d6-9846-4f23-9490-dcf26a5caa00"]},{"id":"ITEM-5","itemData":{"DOI":"10.5120/2918-3844","abstract":"Testing automation tools enables developers and testers to easily automate the entire process of testing in software development. The objective of the paper is to conduct a comparative study of automated tools such as the M ercury QuickTest Professional and the AutomatedQA TestComplete based on criteria such as the efforts involved with generating test scripts, capability to playback the scripts, result reports, speed and cost. The fundamental goal is to analyze the features supported by these two functional testing tools that aid in minimizing the resources in script maintenance and increasing efficiency for script reuse. For the purpose of this project we took an existing VB based application that was inventory management and perform functional testing on it by these two automated testing tools.","author":[{"dropping-particle":"","family":"Kaur","given":"Manjit","non-dropping-particle":"","parse-names":false,"suffix":""},{"dropping-particle":"","family":"Kumari","given":"Raj","non-dropping-particle":"","parse-names":false,"suffix":""}],"container-title":"International Journal of Computer Applications","id":"ITEM-5","issue":"1","issued":{"date-parts":[["2011"]]},"page":"1-7","title":"Comparative Study of Automated Testing Tools: TestComplete and QuickTest Pro","type":"article-journal","volume":"24"},"uris":["http://www.mendeley.com/documents/?uuid=c708c4fc-5124-4d87-9fd4-6a2379b71044"]}],"mendeley":{"formattedCitation":"(Bharti &amp; Dutt, 2014; Gamido &amp; Gamido, 2019; H. Kaur &amp; Gupta, 2013; M. Kaur &amp; Kumari, 2011; Sualim et al., 2016)","plainTextFormattedCitation":"(Bharti &amp; Dutt, 2014; Gamido &amp; Gamido, 2019; H. Kaur &amp; Gupta, 2013; M. Kaur &amp; Kumari, 2011; Sualim et al., 2016)","previouslyFormattedCitation":"(Bharti &amp; Dutt, 2014; Gamido &amp; Gamido, 2019; H. Kaur &amp; Gupta, 2013; M. Kaur &amp; Kumari, 2011; Sualim et al., 2016)"},"properties":{"noteIndex":0},"schema":"https://github.com/citation-style-language/schema/raw/master/csl-citation.json"}</w:instrText>
      </w:r>
      <w:r w:rsidR="00AD68EF" w:rsidRPr="004A7FC8">
        <w:rPr>
          <w:rFonts w:asciiTheme="majorHAnsi" w:hAnsiTheme="majorHAnsi" w:cs="Times New Roman"/>
          <w:sz w:val="20"/>
          <w:szCs w:val="20"/>
        </w:rPr>
        <w:fldChar w:fldCharType="separate"/>
      </w:r>
      <w:r w:rsidR="00AD68EF" w:rsidRPr="004A7FC8">
        <w:rPr>
          <w:rFonts w:asciiTheme="majorHAnsi" w:hAnsiTheme="majorHAnsi" w:cs="Times New Roman"/>
          <w:noProof/>
          <w:sz w:val="20"/>
          <w:szCs w:val="20"/>
        </w:rPr>
        <w:t>(Bharti &amp; Dutt, 2014; Gamido &amp; Gamido, 2019; H. Kaur &amp; Gupta, 2013; M. Kaur &amp; Kumari, 2011; Sualim et al., 2016)</w:t>
      </w:r>
      <w:r w:rsidR="00AD68EF" w:rsidRPr="004A7FC8">
        <w:rPr>
          <w:rFonts w:asciiTheme="majorHAnsi" w:hAnsiTheme="majorHAnsi" w:cs="Times New Roman"/>
          <w:sz w:val="20"/>
          <w:szCs w:val="20"/>
        </w:rPr>
        <w:fldChar w:fldCharType="end"/>
      </w:r>
      <w:r w:rsidR="00796D0B" w:rsidRPr="004A7FC8">
        <w:rPr>
          <w:rFonts w:asciiTheme="majorHAnsi" w:hAnsiTheme="majorHAnsi" w:cs="Times New Roman"/>
          <w:sz w:val="20"/>
          <w:szCs w:val="20"/>
        </w:rPr>
        <w:t>:</w:t>
      </w:r>
    </w:p>
    <w:p w14:paraId="58B025A6" w14:textId="3EE0F1B2" w:rsidR="00EA008F" w:rsidRDefault="009E276D" w:rsidP="009E276D">
      <w:pPr>
        <w:pStyle w:val="ListParagraph"/>
        <w:numPr>
          <w:ilvl w:val="0"/>
          <w:numId w:val="12"/>
        </w:numPr>
        <w:spacing w:after="0" w:line="240" w:lineRule="auto"/>
        <w:ind w:left="270" w:hanging="270"/>
        <w:contextualSpacing/>
        <w:jc w:val="both"/>
        <w:rPr>
          <w:rFonts w:asciiTheme="majorHAnsi" w:hAnsiTheme="majorHAnsi"/>
          <w:sz w:val="20"/>
          <w:szCs w:val="20"/>
        </w:rPr>
      </w:pPr>
      <w:r w:rsidRPr="009E276D">
        <w:rPr>
          <w:rFonts w:asciiTheme="majorHAnsi" w:hAnsiTheme="majorHAnsi"/>
          <w:sz w:val="20"/>
          <w:szCs w:val="20"/>
        </w:rPr>
        <w:t>There are no modules or additional items to purchase so you can introduce and make any test against any application</w:t>
      </w:r>
      <w:r w:rsidR="00A60632" w:rsidRPr="00A60632">
        <w:rPr>
          <w:rFonts w:asciiTheme="majorHAnsi" w:hAnsiTheme="majorHAnsi"/>
          <w:sz w:val="20"/>
          <w:szCs w:val="20"/>
        </w:rPr>
        <w:t>.</w:t>
      </w:r>
    </w:p>
    <w:p w14:paraId="63492A1B"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report generation and allows generating dump files.</w:t>
      </w:r>
    </w:p>
    <w:p w14:paraId="3ACC2FD8" w14:textId="2A01F0AE"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s very easy access to controls.</w:t>
      </w:r>
    </w:p>
    <w:p w14:paraId="34D2473E" w14:textId="53955591"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 various types of records such as keywords, scripts.</w:t>
      </w:r>
    </w:p>
    <w:p w14:paraId="3AEA6703" w14:textId="0ABD5376"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Pause Option in the middle of testing.</w:t>
      </w:r>
    </w:p>
    <w:p w14:paraId="55055847"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s facilities to record mouse movements, screen coordinates, keystrokes, and objects and their properties.</w:t>
      </w:r>
    </w:p>
    <w:p w14:paraId="6F874E4C"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 Auto Documentation facility.</w:t>
      </w:r>
    </w:p>
    <w:p w14:paraId="38D6399E"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 access to different external sources like excel sheet, database, csv, sql.</w:t>
      </w:r>
    </w:p>
    <w:p w14:paraId="0EE27A18"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Can separate scripts from data.</w:t>
      </w:r>
    </w:p>
    <w:p w14:paraId="7E6AE095"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Allows script reuse on new builds.</w:t>
      </w:r>
    </w:p>
    <w:p w14:paraId="126AB447"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record playback.</w:t>
      </w:r>
    </w:p>
    <w:p w14:paraId="2AABE08F"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Uses less CPU and RAM.</w:t>
      </w:r>
    </w:p>
    <w:p w14:paraId="5580BF2B"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Can detect maximum errors and also allow to interact with the database.</w:t>
      </w:r>
    </w:p>
    <w:p w14:paraId="539D7C90"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scripts in VBScript, JSScript, DelphiScript, C ++ Script and C # Script.</w:t>
      </w:r>
    </w:p>
    <w:p w14:paraId="49058E89"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Windows 7, Windows Vista, Windows Server 2008 or later operating systems.</w:t>
      </w:r>
    </w:p>
    <w:p w14:paraId="6D3C4C48"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Good for web and desktop based applications and supports mobile applications.</w:t>
      </w:r>
    </w:p>
    <w:p w14:paraId="4B5AD30E"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 for all 32-bit and 64-bit windows applications.</w:t>
      </w:r>
    </w:p>
    <w:p w14:paraId="343830CF"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Works well with database applications.</w:t>
      </w:r>
    </w:p>
    <w:p w14:paraId="7A079082"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Provides various types of testing such as Functional, Regression, Unit, Distributed, Load, Web, and Manual Testing.</w:t>
      </w:r>
    </w:p>
    <w:p w14:paraId="7B450A5E" w14:textId="77777777" w:rsidR="00EA008F"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ing browsers, namely Chrome, Firefox, Opera, Internet Explorer.</w:t>
      </w:r>
    </w:p>
    <w:p w14:paraId="37CA145B" w14:textId="10C89D3E" w:rsidR="00796D0B" w:rsidRPr="00EA008F" w:rsidRDefault="00EA008F" w:rsidP="00EA008F">
      <w:pPr>
        <w:pStyle w:val="ListParagraph"/>
        <w:numPr>
          <w:ilvl w:val="0"/>
          <w:numId w:val="12"/>
        </w:numPr>
        <w:spacing w:after="0" w:line="240" w:lineRule="auto"/>
        <w:ind w:left="284" w:hanging="284"/>
        <w:contextualSpacing/>
        <w:jc w:val="both"/>
        <w:rPr>
          <w:rFonts w:asciiTheme="majorHAnsi" w:hAnsiTheme="majorHAnsi"/>
          <w:sz w:val="20"/>
          <w:szCs w:val="20"/>
        </w:rPr>
      </w:pPr>
      <w:r w:rsidRPr="00EA008F">
        <w:rPr>
          <w:rFonts w:asciiTheme="majorHAnsi" w:hAnsiTheme="majorHAnsi"/>
          <w:sz w:val="20"/>
          <w:szCs w:val="20"/>
          <w:lang w:val="id-ID"/>
        </w:rPr>
        <w:t>Supports Report Generation (Html, Xml).</w:t>
      </w:r>
    </w:p>
    <w:p w14:paraId="5E7BB61B" w14:textId="21E82409" w:rsidR="00796D0B" w:rsidRPr="004A7FC8" w:rsidRDefault="008A2787" w:rsidP="00CA38D7">
      <w:pPr>
        <w:jc w:val="both"/>
        <w:rPr>
          <w:rFonts w:asciiTheme="majorHAnsi" w:hAnsiTheme="majorHAnsi" w:cs="Times New Roman"/>
          <w:sz w:val="20"/>
          <w:szCs w:val="20"/>
        </w:rPr>
      </w:pPr>
      <w:r w:rsidRPr="00E005D8">
        <w:rPr>
          <w:rFonts w:asciiTheme="majorHAnsi" w:hAnsiTheme="majorHAnsi" w:cs="Times New Roman"/>
          <w:sz w:val="20"/>
          <w:szCs w:val="20"/>
        </w:rPr>
        <w:t xml:space="preserve">Disadvantages of </w:t>
      </w:r>
      <w:proofErr w:type="spellStart"/>
      <w:r w:rsidR="00796D0B" w:rsidRPr="004A7FC8">
        <w:rPr>
          <w:rFonts w:asciiTheme="majorHAnsi" w:hAnsiTheme="majorHAnsi" w:cs="Times New Roman"/>
          <w:sz w:val="20"/>
          <w:szCs w:val="20"/>
        </w:rPr>
        <w:t>TestComplete</w:t>
      </w:r>
      <w:proofErr w:type="spellEnd"/>
      <w:r w:rsidR="008E29BF" w:rsidRPr="004A7FC8">
        <w:rPr>
          <w:rFonts w:asciiTheme="majorHAnsi" w:hAnsiTheme="majorHAnsi" w:cs="Times New Roman"/>
          <w:sz w:val="20"/>
          <w:szCs w:val="20"/>
        </w:rPr>
        <w:t xml:space="preserve"> </w:t>
      </w:r>
      <w:r w:rsidR="008E29BF" w:rsidRPr="004A7FC8">
        <w:rPr>
          <w:rFonts w:asciiTheme="majorHAnsi" w:hAnsiTheme="majorHAnsi" w:cs="Times New Roman"/>
          <w:sz w:val="20"/>
          <w:szCs w:val="20"/>
        </w:rPr>
        <w:fldChar w:fldCharType="begin" w:fldLock="1"/>
      </w:r>
      <w:r w:rsidR="00AD53C7" w:rsidRPr="004A7FC8">
        <w:rPr>
          <w:rFonts w:asciiTheme="majorHAnsi" w:hAnsiTheme="majorHAnsi" w:cs="Times New Roman"/>
          <w:sz w:val="20"/>
          <w:szCs w:val="20"/>
        </w:rPr>
        <w:instrText>ADDIN CSL_CITATION {"citationItems":[{"id":"ITEM-1","itemData":{"author":[{"dropping-particle":"","family":"Bharti","given":"Tarannam","non-dropping-particle":"","parse-names":false,"suffix":""},{"dropping-particle":"","family":"Dutt","given":"Er Vidhu","non-dropping-particle":"","parse-names":false,"suffix":""}],"id":"ITEM-1","issue":"6","issued":{"date-parts":[["2014"]]},"title":"Relative Review of Automated Testing Tools : ( QTP ) Quick Test Professional , Selenium and Test Complete testing is the process of giving the input to the","type":"article-journal","volume":"2"},"uris":["http://www.mendeley.com/documents/?uuid=39973059-b551-49fa-aa5e-0116d1ec952d"]},{"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DOI":"10.18701/imsmanthan.v11i01.6879","ISSN":"0974-7141","author":[{"dropping-particle":"","family":"Kaur","given":"Harpreet","non-dropping-particle":"","parse-names":false,"suffix":""},{"dropping-particle":"","family":"Gupta","given":"Gagan","non-dropping-particle":"","parse-names":false,"suffix":""}],"container-title":"International Journal of Engineering Research and Applications","id":"ITEM-3","issue":"5","issued":{"date-parts":[["2013"]]},"page":"1739-1743","title":"Comparative Study of Automated Testing Tools: Selenium, Quick Test Professional and Testcomplete","type":"article-journal","volume":"3"},"uris":["http://www.mendeley.com/documents/?uuid=c4770fd7-811b-4780-9975-fc850628a51e"]},{"id":"ITEM-4","itemData":{"DOI":"10.5120/2918-3844","abstract":"Testing automation tools enables developers and testers to easily automate the entire process of testing in software development. The objective of the paper is to conduct a comparative study of automated tools such as the M ercury QuickTest Professional and the AutomatedQA TestComplete based on criteria such as the efforts involved with generating test scripts, capability to playback the scripts, result reports, speed and cost. The fundamental goal is to analyze the features supported by these two functional testing tools that aid in minimizing the resources in script maintenance and increasing efficiency for script reuse. For the purpose of this project we took an existing VB based application that was inventory management and perform functional testing on it by these two automated testing tools.","author":[{"dropping-particle":"","family":"Kaur","given":"Manjit","non-dropping-particle":"","parse-names":false,"suffix":""},{"dropping-particle":"","family":"Kumari","given":"Raj","non-dropping-particle":"","parse-names":false,"suffix":""}],"container-title":"International Journal of Computer Applications","id":"ITEM-4","issue":"1","issued":{"date-parts":[["2011"]]},"page":"1-7","title":"Comparative Study of Automated Testing Tools: TestComplete and QuickTest Pro","type":"article-journal","volume":"24"},"uris":["http://www.mendeley.com/documents/?uuid=c708c4fc-5124-4d87-9fd4-6a2379b71044"]}],"mendeley":{"formattedCitation":"(Bharti &amp; Dutt, 2014; Gamido &amp; Gamido, 2019; H. Kaur &amp; Gupta, 2013; M. Kaur &amp; Kumari, 2011)","plainTextFormattedCitation":"(Bharti &amp; Dutt, 2014; Gamido &amp; Gamido, 2019; H. Kaur &amp; Gupta, 2013; M. Kaur &amp; Kumari, 2011)","previouslyFormattedCitation":"(Bharti &amp; Dutt, 2014; Gamido &amp; Gamido, 2019; H. Kaur &amp; Gupta, 2013; M. Kaur &amp; Kumari, 2011)"},"properties":{"noteIndex":0},"schema":"https://github.com/citation-style-language/schema/raw/master/csl-citation.json"}</w:instrText>
      </w:r>
      <w:r w:rsidR="008E29BF" w:rsidRPr="004A7FC8">
        <w:rPr>
          <w:rFonts w:asciiTheme="majorHAnsi" w:hAnsiTheme="majorHAnsi" w:cs="Times New Roman"/>
          <w:sz w:val="20"/>
          <w:szCs w:val="20"/>
        </w:rPr>
        <w:fldChar w:fldCharType="separate"/>
      </w:r>
      <w:r w:rsidR="008E29BF" w:rsidRPr="004A7FC8">
        <w:rPr>
          <w:rFonts w:asciiTheme="majorHAnsi" w:hAnsiTheme="majorHAnsi" w:cs="Times New Roman"/>
          <w:noProof/>
          <w:sz w:val="20"/>
          <w:szCs w:val="20"/>
        </w:rPr>
        <w:t>(Bharti &amp; Dutt, 2014; Gamido &amp; Gamido, 2019; H. Kaur &amp; Gupta, 2013; M. Kaur &amp; Kumari, 2011)</w:t>
      </w:r>
      <w:r w:rsidR="008E29BF" w:rsidRPr="004A7FC8">
        <w:rPr>
          <w:rFonts w:asciiTheme="majorHAnsi" w:hAnsiTheme="majorHAnsi" w:cs="Times New Roman"/>
          <w:sz w:val="20"/>
          <w:szCs w:val="20"/>
        </w:rPr>
        <w:fldChar w:fldCharType="end"/>
      </w:r>
      <w:r w:rsidR="00796D0B" w:rsidRPr="004A7FC8">
        <w:rPr>
          <w:rFonts w:asciiTheme="majorHAnsi" w:hAnsiTheme="majorHAnsi" w:cs="Times New Roman"/>
          <w:sz w:val="20"/>
          <w:szCs w:val="20"/>
        </w:rPr>
        <w:t>:</w:t>
      </w:r>
    </w:p>
    <w:p w14:paraId="7173F9BF" w14:textId="77777777" w:rsidR="00881367" w:rsidRDefault="00881367" w:rsidP="00881367">
      <w:pPr>
        <w:pStyle w:val="ListParagraph"/>
        <w:numPr>
          <w:ilvl w:val="0"/>
          <w:numId w:val="13"/>
        </w:numPr>
        <w:spacing w:after="0" w:line="240" w:lineRule="auto"/>
        <w:ind w:left="284" w:hanging="284"/>
        <w:contextualSpacing/>
        <w:jc w:val="both"/>
        <w:rPr>
          <w:rFonts w:asciiTheme="majorHAnsi" w:hAnsiTheme="majorHAnsi"/>
          <w:sz w:val="20"/>
          <w:szCs w:val="20"/>
        </w:rPr>
      </w:pPr>
      <w:r w:rsidRPr="00881367">
        <w:rPr>
          <w:rFonts w:asciiTheme="majorHAnsi" w:hAnsiTheme="majorHAnsi"/>
          <w:sz w:val="20"/>
          <w:szCs w:val="20"/>
        </w:rPr>
        <w:t>Licensed, so it pays.</w:t>
      </w:r>
    </w:p>
    <w:p w14:paraId="72EA541C" w14:textId="77777777" w:rsidR="00881367" w:rsidRDefault="00881367" w:rsidP="00881367">
      <w:pPr>
        <w:pStyle w:val="ListParagraph"/>
        <w:numPr>
          <w:ilvl w:val="0"/>
          <w:numId w:val="13"/>
        </w:numPr>
        <w:spacing w:after="0" w:line="240" w:lineRule="auto"/>
        <w:ind w:left="284" w:hanging="284"/>
        <w:contextualSpacing/>
        <w:jc w:val="both"/>
        <w:rPr>
          <w:rFonts w:asciiTheme="majorHAnsi" w:hAnsiTheme="majorHAnsi"/>
          <w:sz w:val="20"/>
          <w:szCs w:val="20"/>
        </w:rPr>
      </w:pPr>
      <w:r w:rsidRPr="00881367">
        <w:rPr>
          <w:rFonts w:asciiTheme="majorHAnsi" w:hAnsiTheme="majorHAnsi"/>
          <w:sz w:val="20"/>
          <w:szCs w:val="20"/>
        </w:rPr>
        <w:lastRenderedPageBreak/>
        <w:t>Does not provide a summary of each test step and a graphical representation of the results.</w:t>
      </w:r>
    </w:p>
    <w:p w14:paraId="504D1527" w14:textId="77777777" w:rsidR="00881367" w:rsidRDefault="00881367" w:rsidP="00881367">
      <w:pPr>
        <w:pStyle w:val="ListParagraph"/>
        <w:numPr>
          <w:ilvl w:val="0"/>
          <w:numId w:val="13"/>
        </w:numPr>
        <w:spacing w:after="0" w:line="240" w:lineRule="auto"/>
        <w:ind w:left="284" w:hanging="284"/>
        <w:contextualSpacing/>
        <w:jc w:val="both"/>
        <w:rPr>
          <w:rFonts w:asciiTheme="majorHAnsi" w:hAnsiTheme="majorHAnsi"/>
          <w:sz w:val="20"/>
          <w:szCs w:val="20"/>
        </w:rPr>
      </w:pPr>
      <w:r w:rsidRPr="00881367">
        <w:rPr>
          <w:rFonts w:asciiTheme="majorHAnsi" w:hAnsiTheme="majorHAnsi"/>
          <w:sz w:val="20"/>
          <w:szCs w:val="20"/>
        </w:rPr>
        <w:t>Sometimes it doesn't recognize object during script playback.</w:t>
      </w:r>
    </w:p>
    <w:p w14:paraId="73402F55" w14:textId="25051D98" w:rsidR="00796D0B" w:rsidRPr="00881367" w:rsidRDefault="00881367" w:rsidP="00881367">
      <w:pPr>
        <w:pStyle w:val="ListParagraph"/>
        <w:numPr>
          <w:ilvl w:val="0"/>
          <w:numId w:val="13"/>
        </w:numPr>
        <w:spacing w:after="0" w:line="240" w:lineRule="auto"/>
        <w:ind w:left="284" w:hanging="284"/>
        <w:contextualSpacing/>
        <w:jc w:val="both"/>
        <w:rPr>
          <w:rFonts w:asciiTheme="majorHAnsi" w:hAnsiTheme="majorHAnsi"/>
          <w:sz w:val="20"/>
          <w:szCs w:val="20"/>
        </w:rPr>
      </w:pPr>
      <w:r w:rsidRPr="00881367">
        <w:rPr>
          <w:rFonts w:asciiTheme="majorHAnsi" w:hAnsiTheme="majorHAnsi"/>
          <w:sz w:val="20"/>
          <w:szCs w:val="20"/>
        </w:rPr>
        <w:t>Requires programming experience and skills.</w:t>
      </w:r>
    </w:p>
    <w:p w14:paraId="591BD4FD" w14:textId="77777777" w:rsidR="007835DA" w:rsidRDefault="007835DA" w:rsidP="00B4289B">
      <w:pPr>
        <w:contextualSpacing/>
        <w:jc w:val="both"/>
        <w:rPr>
          <w:rFonts w:asciiTheme="majorHAnsi" w:hAnsiTheme="majorHAnsi"/>
          <w:sz w:val="20"/>
          <w:szCs w:val="20"/>
        </w:rPr>
      </w:pPr>
    </w:p>
    <w:p w14:paraId="5ED2A779" w14:textId="77777777" w:rsidR="001A010A" w:rsidRPr="00B4289B" w:rsidRDefault="001A010A" w:rsidP="00B4289B">
      <w:pPr>
        <w:contextualSpacing/>
        <w:jc w:val="both"/>
        <w:rPr>
          <w:rFonts w:asciiTheme="majorHAnsi" w:hAnsiTheme="majorHAnsi"/>
          <w:sz w:val="20"/>
          <w:szCs w:val="20"/>
        </w:rPr>
      </w:pPr>
    </w:p>
    <w:p w14:paraId="0064CF69" w14:textId="77777777" w:rsidR="00EB0B34" w:rsidRPr="004A7FC8" w:rsidRDefault="00796D0B" w:rsidP="00CA38D7">
      <w:pPr>
        <w:jc w:val="both"/>
        <w:rPr>
          <w:rFonts w:asciiTheme="majorHAnsi" w:hAnsiTheme="majorHAnsi" w:cs="Arial"/>
          <w:b/>
          <w:sz w:val="20"/>
          <w:szCs w:val="20"/>
        </w:rPr>
      </w:pPr>
      <w:proofErr w:type="spellStart"/>
      <w:r w:rsidRPr="004A7FC8">
        <w:rPr>
          <w:rFonts w:asciiTheme="majorHAnsi" w:hAnsiTheme="majorHAnsi" w:cs="Arial"/>
          <w:b/>
          <w:sz w:val="20"/>
          <w:szCs w:val="20"/>
        </w:rPr>
        <w:t>Watir</w:t>
      </w:r>
      <w:proofErr w:type="spellEnd"/>
    </w:p>
    <w:p w14:paraId="3675A89E" w14:textId="7E202EF4" w:rsidR="00CE6AEC" w:rsidRPr="004A7FC8" w:rsidRDefault="003F7854" w:rsidP="00CA38D7">
      <w:pPr>
        <w:ind w:firstLine="567"/>
        <w:jc w:val="both"/>
        <w:rPr>
          <w:rFonts w:asciiTheme="majorHAnsi" w:hAnsiTheme="majorHAnsi" w:cs="Times New Roman"/>
          <w:sz w:val="20"/>
          <w:szCs w:val="20"/>
        </w:rPr>
      </w:pPr>
      <w:r w:rsidRPr="003F7854">
        <w:rPr>
          <w:rFonts w:asciiTheme="majorHAnsi" w:hAnsiTheme="majorHAnsi" w:cs="Times New Roman"/>
          <w:sz w:val="20"/>
          <w:szCs w:val="20"/>
          <w:lang w:val="id-ID"/>
        </w:rPr>
        <w:t>Watir (Web Application Testing in Ruby) is an open source automated testing tool for Ruby Libraries released under the BSD license for testing various web-based applications.</w:t>
      </w:r>
      <w:r w:rsidR="00CE6AEC" w:rsidRPr="004A7FC8">
        <w:rPr>
          <w:rFonts w:asciiTheme="majorHAnsi" w:hAnsiTheme="majorHAnsi" w:cs="Times New Roman"/>
          <w:sz w:val="20"/>
          <w:szCs w:val="20"/>
        </w:rPr>
        <w:t xml:space="preserve"> </w:t>
      </w:r>
      <w:r w:rsidR="00CE6AEC" w:rsidRPr="004A7FC8">
        <w:rPr>
          <w:rFonts w:asciiTheme="majorHAnsi" w:hAnsiTheme="majorHAnsi" w:cs="Times New Roman"/>
          <w:sz w:val="20"/>
          <w:szCs w:val="20"/>
        </w:rPr>
        <w:fldChar w:fldCharType="begin" w:fldLock="1"/>
      </w:r>
      <w:r w:rsidR="00CE6AEC" w:rsidRPr="004A7FC8">
        <w:rPr>
          <w:rFonts w:asciiTheme="majorHAnsi" w:hAnsiTheme="majorHAnsi" w:cs="Times New Roman"/>
          <w:sz w:val="20"/>
          <w:szCs w:val="20"/>
        </w:rPr>
        <w:instrText>ADDIN CSL_CITATION {"citationItems":[{"id":"ITEM-1","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1","issue":"15","issued":{"date-parts":[["2014"]]},"page":"1507-1518","title":"Comparative Analysis of Open Source Automated Software Testing Tools: Selenium, Sikuli and Watir","type":"article-journal","volume":"4"},"uris":["http://www.mendeley.com/documents/?uuid=c47bbd59-7e18-4cca-9e28-5fdb12f41024"]}],"mendeley":{"formattedCitation":"(Singh &amp; Tarika, 2014)","plainTextFormattedCitation":"(Singh &amp; Tarika, 2014)","previouslyFormattedCitation":"(Singh &amp; Tarika, 2014)"},"properties":{"noteIndex":0},"schema":"https://github.com/citation-style-language/schema/raw/master/csl-citation.json"}</w:instrText>
      </w:r>
      <w:r w:rsidR="00CE6AEC" w:rsidRPr="004A7FC8">
        <w:rPr>
          <w:rFonts w:asciiTheme="majorHAnsi" w:hAnsiTheme="majorHAnsi" w:cs="Times New Roman"/>
          <w:sz w:val="20"/>
          <w:szCs w:val="20"/>
        </w:rPr>
        <w:fldChar w:fldCharType="separate"/>
      </w:r>
      <w:r w:rsidR="00CE6AEC" w:rsidRPr="004A7FC8">
        <w:rPr>
          <w:rFonts w:asciiTheme="majorHAnsi" w:hAnsiTheme="majorHAnsi" w:cs="Times New Roman"/>
          <w:noProof/>
          <w:sz w:val="20"/>
          <w:szCs w:val="20"/>
        </w:rPr>
        <w:t>(Singh &amp; Tarika, 2014)</w:t>
      </w:r>
      <w:r w:rsidR="00CE6AEC"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 xml:space="preserve">. </w:t>
      </w:r>
      <w:r w:rsidR="004C571A" w:rsidRPr="004C571A">
        <w:rPr>
          <w:rFonts w:asciiTheme="majorHAnsi" w:hAnsiTheme="majorHAnsi" w:cs="Times New Roman"/>
          <w:sz w:val="20"/>
          <w:szCs w:val="20"/>
        </w:rPr>
        <w:t>Using this tool requires programming skills in Ruby</w:t>
      </w:r>
      <w:r w:rsidR="00CE6AEC" w:rsidRPr="004A7FC8">
        <w:rPr>
          <w:rFonts w:asciiTheme="majorHAnsi" w:hAnsiTheme="majorHAnsi" w:cs="Times New Roman"/>
          <w:sz w:val="20"/>
          <w:szCs w:val="20"/>
        </w:rPr>
        <w:t xml:space="preserve"> </w:t>
      </w:r>
      <w:r w:rsidR="00CE6AEC" w:rsidRPr="004A7FC8">
        <w:rPr>
          <w:rFonts w:asciiTheme="majorHAnsi" w:hAnsiTheme="majorHAnsi" w:cs="Times New Roman"/>
          <w:sz w:val="20"/>
          <w:szCs w:val="20"/>
        </w:rPr>
        <w:fldChar w:fldCharType="begin" w:fldLock="1"/>
      </w:r>
      <w:r w:rsidR="00CE6AEC" w:rsidRPr="004A7FC8">
        <w:rPr>
          <w:rFonts w:asciiTheme="majorHAnsi" w:hAnsiTheme="majorHAnsi" w:cs="Times New Roman"/>
          <w:sz w:val="20"/>
          <w:szCs w:val="20"/>
        </w:rPr>
        <w:instrText>ADDIN CSL_CITATION {"citationItems":[{"id":"ITEM-1","itemData":{"DOI":"10.1088/1742-6596/1378/4/042030","ISSN":"17426596","abstract":"Software testing is a crucial part of software development, it ensures that the software been developed performs all functional requirements and is free from any form of defect and errors. This ensures that the software is of good quality and standard. While testing a software, it is important to be time and cost consciousness. This reason has made most testers switch from the manual testing process to automation of software testing, to reduce time and cost. But then selecting a software testing tool for automated testing that best fit a project is important yet challenging task, the objective of this paper is to evaluate some of the most used software testing tool, identify their strength and weakness and also the field where they can be employed, either for mobile testing, web service testing or both. The method utilized in the paper involved the analysis of recommended literatures to pinpoint necessary testing tools selected based on inclusion and exclusion criteria, that were evaluated. The result of the analysis indicted that based on the selected criteria, testing tools that supports web platform testing made up 17%, while tools that supported desktop and mobile platforms was 10% and 7% respectively. also, 7% of the tools examined were found to be open source tools while 12% were licensed tools. 10% of the testing tools examined supported the test result and report generation criterion while tools that require the knowledge of programming language was least as only 3% of examined tools supported this criterion. It was observed that there is no one perfect tool for testing, but for a particular testing purpose, tradeoffs can be made to select the best tool depending on the size of the project, the budgeted cost for testing, the platform of the application and also the language that is used to develop the project.","author":[{"dropping-particle":"","family":"Okezie","given":"F.","non-dropping-particle":"","parse-names":false,"suffix":""},{"dropping-particle":"","family":"Odun-Ayo","given":"I.","non-dropping-particle":"","parse-names":false,"suffix":""},{"dropping-particle":"","family":"Bogle","given":"S.","non-dropping-particle":"","parse-names":false,"suffix":""}],"container-title":"Journal of Physics: Conference Series","id":"ITEM-1","issue":"4","issued":{"date-parts":[["2019"]]},"title":"A Critical Analysis of Software Testing Tools","type":"article-journal","volume":"1378"},"uris":["http://www.mendeley.com/documents/?uuid=454079cf-92da-4135-9aa6-664733f3065a"]}],"mendeley":{"formattedCitation":"(Okezie et al., 2019)","plainTextFormattedCitation":"(Okezie et al., 2019)","previouslyFormattedCitation":"(Okezie et al., 2019)"},"properties":{"noteIndex":0},"schema":"https://github.com/citation-style-language/schema/raw/master/csl-citation.json"}</w:instrText>
      </w:r>
      <w:r w:rsidR="00CE6AEC" w:rsidRPr="004A7FC8">
        <w:rPr>
          <w:rFonts w:asciiTheme="majorHAnsi" w:hAnsiTheme="majorHAnsi" w:cs="Times New Roman"/>
          <w:sz w:val="20"/>
          <w:szCs w:val="20"/>
        </w:rPr>
        <w:fldChar w:fldCharType="separate"/>
      </w:r>
      <w:r w:rsidR="00CE6AEC" w:rsidRPr="004A7FC8">
        <w:rPr>
          <w:rFonts w:asciiTheme="majorHAnsi" w:hAnsiTheme="majorHAnsi" w:cs="Times New Roman"/>
          <w:noProof/>
          <w:sz w:val="20"/>
          <w:szCs w:val="20"/>
        </w:rPr>
        <w:t>(Okezie et al., 2019)</w:t>
      </w:r>
      <w:r w:rsidR="00CE6AEC"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 xml:space="preserve">. </w:t>
      </w:r>
      <w:r w:rsidR="004C571A" w:rsidRPr="004C571A">
        <w:rPr>
          <w:rFonts w:asciiTheme="majorHAnsi" w:hAnsiTheme="majorHAnsi" w:cs="Times New Roman"/>
          <w:sz w:val="20"/>
          <w:szCs w:val="20"/>
        </w:rPr>
        <w:t xml:space="preserve">Following are the results of the analysis conducted in this study regarding the strengths and weaknesses of </w:t>
      </w:r>
      <w:proofErr w:type="spellStart"/>
      <w:r w:rsidR="004C571A" w:rsidRPr="004C571A">
        <w:rPr>
          <w:rFonts w:asciiTheme="majorHAnsi" w:hAnsiTheme="majorHAnsi" w:cs="Times New Roman"/>
          <w:sz w:val="20"/>
          <w:szCs w:val="20"/>
        </w:rPr>
        <w:t>Watir</w:t>
      </w:r>
      <w:proofErr w:type="spellEnd"/>
      <w:r w:rsidR="004C571A" w:rsidRPr="004C571A">
        <w:rPr>
          <w:rFonts w:asciiTheme="majorHAnsi" w:hAnsiTheme="majorHAnsi" w:cs="Times New Roman"/>
          <w:sz w:val="20"/>
          <w:szCs w:val="20"/>
        </w:rPr>
        <w:t>.</w:t>
      </w:r>
    </w:p>
    <w:p w14:paraId="017498BA" w14:textId="0FFDF9D2" w:rsidR="001C7096" w:rsidRPr="004A7FC8" w:rsidRDefault="00C2199B" w:rsidP="00CA38D7">
      <w:pPr>
        <w:jc w:val="both"/>
        <w:rPr>
          <w:rFonts w:asciiTheme="majorHAnsi" w:hAnsiTheme="majorHAnsi" w:cs="Times New Roman"/>
          <w:sz w:val="20"/>
          <w:szCs w:val="20"/>
        </w:rPr>
      </w:pPr>
      <w:r w:rsidRPr="00AF42C2">
        <w:rPr>
          <w:rFonts w:asciiTheme="majorHAnsi" w:hAnsiTheme="majorHAnsi" w:cs="Times New Roman"/>
          <w:sz w:val="20"/>
          <w:szCs w:val="20"/>
        </w:rPr>
        <w:t xml:space="preserve">The advantages of </w:t>
      </w:r>
      <w:proofErr w:type="spellStart"/>
      <w:r w:rsidR="00CE6AEC" w:rsidRPr="004A7FC8">
        <w:rPr>
          <w:rFonts w:asciiTheme="majorHAnsi" w:hAnsiTheme="majorHAnsi" w:cs="Times New Roman"/>
          <w:sz w:val="20"/>
          <w:szCs w:val="20"/>
        </w:rPr>
        <w:t>Watir</w:t>
      </w:r>
      <w:proofErr w:type="spellEnd"/>
      <w:r w:rsidR="001C7096" w:rsidRPr="004A7FC8">
        <w:rPr>
          <w:rFonts w:asciiTheme="majorHAnsi" w:hAnsiTheme="majorHAnsi" w:cs="Times New Roman"/>
          <w:sz w:val="20"/>
          <w:szCs w:val="20"/>
        </w:rPr>
        <w:t xml:space="preserve"> </w:t>
      </w:r>
      <w:r w:rsidR="001C7096" w:rsidRPr="004A7FC8">
        <w:rPr>
          <w:rFonts w:asciiTheme="majorHAnsi" w:hAnsiTheme="majorHAnsi" w:cs="Times New Roman"/>
          <w:sz w:val="20"/>
          <w:szCs w:val="20"/>
        </w:rPr>
        <w:fldChar w:fldCharType="begin" w:fldLock="1"/>
      </w:r>
      <w:r w:rsidR="00C736A1" w:rsidRPr="004A7FC8">
        <w:rPr>
          <w:rFonts w:asciiTheme="majorHAnsi" w:hAnsiTheme="majorHAnsi" w:cs="Times New Roman"/>
          <w:sz w:val="20"/>
          <w:szCs w:val="20"/>
        </w:rPr>
        <w:instrText>ADDIN CSL_CITATION {"citationItems":[{"id":"ITEM-1","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1","issue":"5","issued":{"date-parts":[["2019"]]},"page":"4473-4478","title":"Comparative review of the features of automated software testing tools","type":"article-journal","volume":"9"},"uris":["http://www.mendeley.com/documents/?uuid=a6787cc2-5780-4bfa-b436-39962aa346ab"]},{"id":"ITEM-2","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2","issue":"15","issued":{"date-parts":[["2014"]]},"page":"1507-1518","title":"Comparative Analysis of Open Source Automated Software Testing Tools: Selenium, Sikuli and Watir","type":"article-journal","volume":"4"},"uris":["http://www.mendeley.com/documents/?uuid=c47bbd59-7e18-4cca-9e28-5fdb12f41024"]},{"id":"ITEM-3","itemData":{"abstract":"User acceptance testing is the last phase of the software testing process. During user acceptance testing process, actual software users test the software to make sure it can handle required tasks in real-world scenarios, according to specifications. The purpose of this paper is to compare three automated user acceptance testing tool for web application. The evaluation is based on the usability criteria of the tools. The three tools evaluated are Acceptance Test-Driven Development. Three proposed tools are TestComplete, Selenium Webdriver and Watir Webdriver. These three tools undergo usability criteria testing that include efficiency, effectiveness, satisfaction and error. From the evaluation, Watir Webdriver has been proven as the best testing tool based on usability criteria of user acceptance testing.","author":[{"dropping-particle":"","family":"Sualim","given":"Sherolwendy Anak","non-dropping-particle":"","parse-names":false,"suffix":""},{"dropping-particle":"","family":"Yassin","given":"Noraniah Mohd","non-dropping-particle":"","parse-names":false,"suffix":""},{"dropping-particle":"","family":"Mohamad","given":"Radziah","non-dropping-particle":"","parse-names":false,"suffix":""}],"container-title":"International Journal of Software Engineering and Technology 02(2) 1-6 International","id":"ITEM-3","issue":"2","issued":{"date-parts":[["2016"]]},"page":"1-6","title":"Comparative Evaluation of Automated User Acceptance Testing Tool for Web Based Application","type":"article-journal","volume":"02"},"uris":["http://www.mendeley.com/documents/?uuid=0c7230d6-9846-4f23-9490-dcf26a5caa00"]}],"mendeley":{"formattedCitation":"(Gamido &amp; Gamido, 2019; Singh &amp; Tarika, 2014; Sualim et al., 2016)","plainTextFormattedCitation":"(Gamido &amp; Gamido, 2019; Singh &amp; Tarika, 2014; Sualim et al., 2016)","previouslyFormattedCitation":"(Gamido &amp; Gamido, 2019; Singh &amp; Tarika, 2014; Sualim et al., 2016)"},"properties":{"noteIndex":0},"schema":"https://github.com/citation-style-language/schema/raw/master/csl-citation.json"}</w:instrText>
      </w:r>
      <w:r w:rsidR="001C7096" w:rsidRPr="004A7FC8">
        <w:rPr>
          <w:rFonts w:asciiTheme="majorHAnsi" w:hAnsiTheme="majorHAnsi" w:cs="Times New Roman"/>
          <w:sz w:val="20"/>
          <w:szCs w:val="20"/>
        </w:rPr>
        <w:fldChar w:fldCharType="separate"/>
      </w:r>
      <w:r w:rsidR="001C7096" w:rsidRPr="004A7FC8">
        <w:rPr>
          <w:rFonts w:asciiTheme="majorHAnsi" w:hAnsiTheme="majorHAnsi" w:cs="Times New Roman"/>
          <w:noProof/>
          <w:sz w:val="20"/>
          <w:szCs w:val="20"/>
        </w:rPr>
        <w:t>(Gamido &amp; Gamido, 2019; Singh &amp; Tarika, 2014; Sualim et al., 2016)</w:t>
      </w:r>
      <w:r w:rsidR="001C7096"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w:t>
      </w:r>
    </w:p>
    <w:p w14:paraId="55AD4BD4" w14:textId="77777777" w:rsidR="009C0048" w:rsidRPr="009C0048" w:rsidRDefault="00C909BB"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C909BB">
        <w:rPr>
          <w:rFonts w:asciiTheme="majorHAnsi" w:hAnsiTheme="majorHAnsi"/>
          <w:sz w:val="20"/>
          <w:szCs w:val="20"/>
          <w:lang w:val="id-ID"/>
        </w:rPr>
        <w:t>Is a simple, flexible and open source application that is used for testing automation.</w:t>
      </w:r>
    </w:p>
    <w:p w14:paraId="4E998FF1"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 code reuse.</w:t>
      </w:r>
    </w:p>
    <w:p w14:paraId="42451E00"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record playback.</w:t>
      </w:r>
    </w:p>
    <w:p w14:paraId="437613BB"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Easy to learn.</w:t>
      </w:r>
    </w:p>
    <w:p w14:paraId="64DD4A19"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Provide access to different external sources such as Xml, Excel.</w:t>
      </w:r>
    </w:p>
    <w:p w14:paraId="2575571D"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Can check for error messages and also allows to interact with the database.</w:t>
      </w:r>
    </w:p>
    <w:p w14:paraId="7F42E747"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The level of accuracy and completeness of web applications is very effective because it takes less time to resolve errors.</w:t>
      </w:r>
    </w:p>
    <w:p w14:paraId="108DF9AB"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Can detect high maximum error rate.</w:t>
      </w:r>
    </w:p>
    <w:p w14:paraId="58EBD830"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MAC / Windows / LINUX platforms.</w:t>
      </w:r>
    </w:p>
    <w:p w14:paraId="091300F6"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various browsers, such as Internet Explorer, Firefox, Google Chrome, Opera, Safari.</w:t>
      </w:r>
    </w:p>
    <w:p w14:paraId="62FB18AD"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Ruby, Java, C #, .net.</w:t>
      </w:r>
    </w:p>
    <w:p w14:paraId="3585DCEC" w14:textId="77777777" w:rsid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Report Generation (Html, Xml).</w:t>
      </w:r>
    </w:p>
    <w:p w14:paraId="08A382C9" w14:textId="724AAAC3" w:rsidR="00CE6AEC" w:rsidRPr="009C0048" w:rsidRDefault="009C0048" w:rsidP="009C0048">
      <w:pPr>
        <w:pStyle w:val="ListParagraph"/>
        <w:numPr>
          <w:ilvl w:val="0"/>
          <w:numId w:val="14"/>
        </w:numPr>
        <w:spacing w:after="0" w:line="240" w:lineRule="auto"/>
        <w:ind w:left="284" w:hanging="284"/>
        <w:contextualSpacing/>
        <w:jc w:val="both"/>
        <w:rPr>
          <w:rFonts w:asciiTheme="majorHAnsi" w:hAnsiTheme="majorHAnsi"/>
          <w:sz w:val="20"/>
          <w:szCs w:val="20"/>
        </w:rPr>
      </w:pPr>
      <w:r w:rsidRPr="009C0048">
        <w:rPr>
          <w:rFonts w:asciiTheme="majorHAnsi" w:hAnsiTheme="majorHAnsi"/>
          <w:sz w:val="20"/>
          <w:szCs w:val="20"/>
        </w:rPr>
        <w:t>Supports desktop, web, and mobile application testing.</w:t>
      </w:r>
    </w:p>
    <w:p w14:paraId="03DCFE6A" w14:textId="5799C2DC" w:rsidR="00CE6AEC" w:rsidRPr="004A7FC8" w:rsidRDefault="00526AF2" w:rsidP="00CA38D7">
      <w:pPr>
        <w:jc w:val="both"/>
        <w:rPr>
          <w:rFonts w:asciiTheme="majorHAnsi" w:hAnsiTheme="majorHAnsi" w:cs="Times New Roman"/>
          <w:sz w:val="20"/>
          <w:szCs w:val="20"/>
        </w:rPr>
      </w:pPr>
      <w:r w:rsidRPr="00E005D8">
        <w:rPr>
          <w:rFonts w:asciiTheme="majorHAnsi" w:hAnsiTheme="majorHAnsi" w:cs="Times New Roman"/>
          <w:sz w:val="20"/>
          <w:szCs w:val="20"/>
        </w:rPr>
        <w:t>Disadvantages of</w:t>
      </w:r>
      <w:r w:rsidRPr="004A7FC8">
        <w:rPr>
          <w:rFonts w:asciiTheme="majorHAnsi" w:hAnsiTheme="majorHAnsi" w:cs="Times New Roman"/>
          <w:sz w:val="20"/>
          <w:szCs w:val="20"/>
        </w:rPr>
        <w:t xml:space="preserve"> </w:t>
      </w:r>
      <w:proofErr w:type="spellStart"/>
      <w:r w:rsidR="00CE6AEC" w:rsidRPr="004A7FC8">
        <w:rPr>
          <w:rFonts w:asciiTheme="majorHAnsi" w:hAnsiTheme="majorHAnsi" w:cs="Times New Roman"/>
          <w:sz w:val="20"/>
          <w:szCs w:val="20"/>
        </w:rPr>
        <w:t>Watir</w:t>
      </w:r>
      <w:proofErr w:type="spellEnd"/>
      <w:r w:rsidR="00684AD7" w:rsidRPr="004A7FC8">
        <w:rPr>
          <w:rFonts w:asciiTheme="majorHAnsi" w:hAnsiTheme="majorHAnsi" w:cs="Times New Roman"/>
          <w:sz w:val="20"/>
          <w:szCs w:val="20"/>
        </w:rPr>
        <w:t xml:space="preserve"> </w:t>
      </w:r>
      <w:r w:rsidR="00684AD7" w:rsidRPr="004A7FC8">
        <w:rPr>
          <w:rFonts w:asciiTheme="majorHAnsi" w:hAnsiTheme="majorHAnsi" w:cs="Times New Roman"/>
          <w:sz w:val="20"/>
          <w:szCs w:val="20"/>
        </w:rPr>
        <w:fldChar w:fldCharType="begin" w:fldLock="1"/>
      </w:r>
      <w:r w:rsidR="008E29BF" w:rsidRPr="004A7FC8">
        <w:rPr>
          <w:rFonts w:asciiTheme="majorHAnsi" w:hAnsiTheme="majorHAnsi" w:cs="Times New Roman"/>
          <w:sz w:val="20"/>
          <w:szCs w:val="20"/>
        </w:rPr>
        <w:instrText>ADDIN CSL_CITATION {"citationItems":[{"id":"ITEM-1","itemData":{"DOI":"10.13140/2.1.1418.4324","abstract":"Testing is one of the important aspects of Software Engineering and there is\nwide availability of open source software testing tools in this category of\nwhich Selenium, Sikuli and Watir are usually used open source automated\ntesting tools. This paper presents the comparative analysis of these different\ntools in terms of their recording capabilities, Data Driven Testing, Efficiency,\nLanguages Supported, Test and Code Reusability that conclude the\neffectiveness of testing tool under these parameters","author":[{"dropping-particle":"","family":"Singh","given":"Inderjeet","non-dropping-particle":"","parse-names":false,"suffix":""},{"dropping-particle":"","family":"Tarika","given":"Bindia","non-dropping-particle":"","parse-names":false,"suffix":""}],"container-title":"International Journal of Information &amp; Computation Technology","id":"ITEM-1","issue":"15","issued":{"date-parts":[["2014"]]},"page":"1507-1518","title":"Comparative Analysis of Open Source Automated Software Testing Tools: Selenium, Sikuli and Watir","type":"article-journal","volume":"4"},"uris":["http://www.mendeley.com/documents/?uuid=c47bbd59-7e18-4cca-9e28-5fdb12f41024"]}],"mendeley":{"formattedCitation":"(Singh &amp; Tarika, 2014)","plainTextFormattedCitation":"(Singh &amp; Tarika, 2014)","previouslyFormattedCitation":"(Singh &amp; Tarika, 2014)"},"properties":{"noteIndex":0},"schema":"https://github.com/citation-style-language/schema/raw/master/csl-citation.json"}</w:instrText>
      </w:r>
      <w:r w:rsidR="00684AD7" w:rsidRPr="004A7FC8">
        <w:rPr>
          <w:rFonts w:asciiTheme="majorHAnsi" w:hAnsiTheme="majorHAnsi" w:cs="Times New Roman"/>
          <w:sz w:val="20"/>
          <w:szCs w:val="20"/>
        </w:rPr>
        <w:fldChar w:fldCharType="separate"/>
      </w:r>
      <w:r w:rsidR="00684AD7" w:rsidRPr="004A7FC8">
        <w:rPr>
          <w:rFonts w:asciiTheme="majorHAnsi" w:hAnsiTheme="majorHAnsi" w:cs="Times New Roman"/>
          <w:noProof/>
          <w:sz w:val="20"/>
          <w:szCs w:val="20"/>
        </w:rPr>
        <w:t>(Singh &amp; Tarika, 2014)</w:t>
      </w:r>
      <w:r w:rsidR="00684AD7"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w:t>
      </w:r>
    </w:p>
    <w:p w14:paraId="6A7701E8" w14:textId="77777777" w:rsidR="00A971F8" w:rsidRDefault="00C623EE" w:rsidP="00A971F8">
      <w:pPr>
        <w:pStyle w:val="ListParagraph"/>
        <w:numPr>
          <w:ilvl w:val="0"/>
          <w:numId w:val="15"/>
        </w:numPr>
        <w:spacing w:after="0" w:line="240" w:lineRule="auto"/>
        <w:ind w:left="284" w:hanging="284"/>
        <w:contextualSpacing/>
        <w:jc w:val="both"/>
        <w:rPr>
          <w:rFonts w:asciiTheme="majorHAnsi" w:hAnsiTheme="majorHAnsi"/>
          <w:sz w:val="20"/>
          <w:szCs w:val="20"/>
        </w:rPr>
      </w:pPr>
      <w:r w:rsidRPr="00C623EE">
        <w:rPr>
          <w:rFonts w:asciiTheme="majorHAnsi" w:hAnsiTheme="majorHAnsi"/>
          <w:sz w:val="20"/>
          <w:szCs w:val="20"/>
        </w:rPr>
        <w:t>Does not allow Command Insertion operation to be performed while running.</w:t>
      </w:r>
    </w:p>
    <w:p w14:paraId="20865BFF" w14:textId="77777777" w:rsidR="00A971F8" w:rsidRDefault="00A971F8" w:rsidP="00A971F8">
      <w:pPr>
        <w:pStyle w:val="ListParagraph"/>
        <w:numPr>
          <w:ilvl w:val="0"/>
          <w:numId w:val="15"/>
        </w:numPr>
        <w:spacing w:after="0" w:line="240" w:lineRule="auto"/>
        <w:ind w:left="284" w:hanging="284"/>
        <w:contextualSpacing/>
        <w:jc w:val="both"/>
        <w:rPr>
          <w:rFonts w:asciiTheme="majorHAnsi" w:hAnsiTheme="majorHAnsi"/>
          <w:sz w:val="20"/>
          <w:szCs w:val="20"/>
        </w:rPr>
      </w:pPr>
      <w:r w:rsidRPr="00A971F8">
        <w:rPr>
          <w:rFonts w:asciiTheme="majorHAnsi" w:hAnsiTheme="majorHAnsi"/>
          <w:sz w:val="20"/>
          <w:szCs w:val="20"/>
        </w:rPr>
        <w:t>Supports Pause Option with 3rd Party Plugins.</w:t>
      </w:r>
    </w:p>
    <w:p w14:paraId="3CD8E982" w14:textId="77777777" w:rsidR="00A971F8" w:rsidRDefault="00A971F8" w:rsidP="00A971F8">
      <w:pPr>
        <w:pStyle w:val="ListParagraph"/>
        <w:numPr>
          <w:ilvl w:val="0"/>
          <w:numId w:val="15"/>
        </w:numPr>
        <w:spacing w:after="0" w:line="240" w:lineRule="auto"/>
        <w:ind w:left="284" w:hanging="284"/>
        <w:contextualSpacing/>
        <w:jc w:val="both"/>
        <w:rPr>
          <w:rFonts w:asciiTheme="majorHAnsi" w:hAnsiTheme="majorHAnsi"/>
          <w:sz w:val="20"/>
          <w:szCs w:val="20"/>
        </w:rPr>
      </w:pPr>
      <w:r w:rsidRPr="00A971F8">
        <w:rPr>
          <w:rFonts w:asciiTheme="majorHAnsi" w:hAnsiTheme="majorHAnsi"/>
          <w:sz w:val="20"/>
          <w:szCs w:val="20"/>
        </w:rPr>
        <w:t>Does not support access to control.</w:t>
      </w:r>
    </w:p>
    <w:p w14:paraId="36AC2E73" w14:textId="77777777" w:rsidR="00A971F8" w:rsidRDefault="00A971F8" w:rsidP="00A971F8">
      <w:pPr>
        <w:pStyle w:val="ListParagraph"/>
        <w:numPr>
          <w:ilvl w:val="0"/>
          <w:numId w:val="15"/>
        </w:numPr>
        <w:spacing w:after="0" w:line="240" w:lineRule="auto"/>
        <w:ind w:left="284" w:hanging="284"/>
        <w:contextualSpacing/>
        <w:jc w:val="both"/>
        <w:rPr>
          <w:rFonts w:asciiTheme="majorHAnsi" w:hAnsiTheme="majorHAnsi"/>
          <w:sz w:val="20"/>
          <w:szCs w:val="20"/>
        </w:rPr>
      </w:pPr>
      <w:r w:rsidRPr="00A971F8">
        <w:rPr>
          <w:rFonts w:asciiTheme="majorHAnsi" w:hAnsiTheme="majorHAnsi"/>
          <w:sz w:val="20"/>
          <w:szCs w:val="20"/>
        </w:rPr>
        <w:t>Unable to export code to multiple languages.</w:t>
      </w:r>
    </w:p>
    <w:p w14:paraId="72ECCD31" w14:textId="0E7196A0" w:rsidR="00863FEA" w:rsidRPr="00A971F8" w:rsidRDefault="00A971F8" w:rsidP="00A971F8">
      <w:pPr>
        <w:pStyle w:val="ListParagraph"/>
        <w:numPr>
          <w:ilvl w:val="0"/>
          <w:numId w:val="15"/>
        </w:numPr>
        <w:spacing w:after="0" w:line="240" w:lineRule="auto"/>
        <w:ind w:left="284" w:hanging="284"/>
        <w:contextualSpacing/>
        <w:jc w:val="both"/>
        <w:rPr>
          <w:rFonts w:asciiTheme="majorHAnsi" w:hAnsiTheme="majorHAnsi"/>
          <w:sz w:val="20"/>
          <w:szCs w:val="20"/>
        </w:rPr>
      </w:pPr>
      <w:r w:rsidRPr="00A971F8">
        <w:rPr>
          <w:rFonts w:asciiTheme="majorHAnsi" w:hAnsiTheme="majorHAnsi"/>
          <w:sz w:val="20"/>
          <w:szCs w:val="20"/>
        </w:rPr>
        <w:t>Requires additional import path for the code export feature.</w:t>
      </w:r>
    </w:p>
    <w:p w14:paraId="5409FA81" w14:textId="77777777" w:rsidR="00545F0D" w:rsidRPr="00FC6317" w:rsidRDefault="00545F0D" w:rsidP="00CA38D7">
      <w:pPr>
        <w:contextualSpacing/>
        <w:jc w:val="both"/>
        <w:rPr>
          <w:rFonts w:asciiTheme="majorHAnsi" w:hAnsiTheme="majorHAnsi"/>
          <w:sz w:val="20"/>
          <w:szCs w:val="20"/>
        </w:rPr>
      </w:pPr>
    </w:p>
    <w:p w14:paraId="4730D12C" w14:textId="33919423" w:rsidR="00796D0B" w:rsidRPr="004A7FC8" w:rsidRDefault="00796D0B" w:rsidP="00CA38D7">
      <w:pPr>
        <w:contextualSpacing/>
        <w:jc w:val="both"/>
        <w:rPr>
          <w:rFonts w:asciiTheme="majorHAnsi" w:hAnsiTheme="majorHAnsi" w:cs="Times New Roman"/>
          <w:sz w:val="20"/>
          <w:szCs w:val="20"/>
        </w:rPr>
      </w:pPr>
      <w:proofErr w:type="spellStart"/>
      <w:r w:rsidRPr="004A7FC8">
        <w:rPr>
          <w:rFonts w:asciiTheme="majorHAnsi" w:hAnsiTheme="majorHAnsi" w:cs="Arial"/>
          <w:b/>
          <w:sz w:val="20"/>
          <w:szCs w:val="20"/>
        </w:rPr>
        <w:t>Ranorex</w:t>
      </w:r>
      <w:proofErr w:type="spellEnd"/>
    </w:p>
    <w:p w14:paraId="36D55695" w14:textId="19E07970" w:rsidR="00CE6AEC" w:rsidRPr="004A7FC8" w:rsidRDefault="0089104F" w:rsidP="00CA38D7">
      <w:pPr>
        <w:ind w:firstLine="567"/>
        <w:jc w:val="both"/>
        <w:rPr>
          <w:rFonts w:asciiTheme="majorHAnsi" w:hAnsiTheme="majorHAnsi" w:cs="Times New Roman"/>
          <w:sz w:val="20"/>
          <w:szCs w:val="20"/>
        </w:rPr>
      </w:pPr>
      <w:proofErr w:type="spellStart"/>
      <w:r w:rsidRPr="0089104F">
        <w:rPr>
          <w:rFonts w:asciiTheme="majorHAnsi" w:hAnsiTheme="majorHAnsi" w:cs="Times New Roman"/>
          <w:sz w:val="20"/>
          <w:szCs w:val="20"/>
        </w:rPr>
        <w:t>Ranorex</w:t>
      </w:r>
      <w:proofErr w:type="spellEnd"/>
      <w:r w:rsidRPr="0089104F">
        <w:rPr>
          <w:rFonts w:asciiTheme="majorHAnsi" w:hAnsiTheme="majorHAnsi" w:cs="Times New Roman"/>
          <w:sz w:val="20"/>
          <w:szCs w:val="20"/>
        </w:rPr>
        <w:t xml:space="preserve"> is a graphical user interface automation framework used for testing desktop, web-based and mobile applications</w:t>
      </w:r>
      <w:r w:rsidR="00CE6AEC" w:rsidRPr="004A7FC8">
        <w:rPr>
          <w:rFonts w:asciiTheme="majorHAnsi" w:hAnsiTheme="majorHAnsi" w:cs="Times New Roman"/>
          <w:sz w:val="20"/>
          <w:szCs w:val="20"/>
        </w:rPr>
        <w:t xml:space="preserve"> </w:t>
      </w:r>
      <w:r w:rsidR="00CE6AEC" w:rsidRPr="004A7FC8">
        <w:rPr>
          <w:rFonts w:asciiTheme="majorHAnsi" w:hAnsiTheme="majorHAnsi" w:cs="Times New Roman"/>
          <w:sz w:val="20"/>
          <w:szCs w:val="20"/>
        </w:rPr>
        <w:fldChar w:fldCharType="begin" w:fldLock="1"/>
      </w:r>
      <w:r w:rsidR="00CE6AEC" w:rsidRPr="004A7FC8">
        <w:rPr>
          <w:rFonts w:asciiTheme="majorHAnsi" w:hAnsiTheme="majorHAnsi" w:cs="Times New Roman"/>
          <w:sz w:val="20"/>
          <w:szCs w:val="20"/>
        </w:rPr>
        <w:instrText>ADDIN CSL_CITATION {"citationItems":[{"id":"ITEM-1","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1","issue":"5","issued":{"date-parts":[["2019"]]},"page":"4473-4478","title":"Comparative review of the features of automated software testing tools","type":"article-journal","volume":"9"},"uris":["http://www.mendeley.com/documents/?uuid=a6787cc2-5780-4bfa-b436-39962aa346ab"]}],"mendeley":{"formattedCitation":"(Gamido &amp; Gamido, 2019)","plainTextFormattedCitation":"(Gamido &amp; Gamido, 2019)","previouslyFormattedCitation":"(Gamido &amp; Gamido, 2019)"},"properties":{"noteIndex":0},"schema":"https://github.com/citation-style-language/schema/raw/master/csl-citation.json"}</w:instrText>
      </w:r>
      <w:r w:rsidR="00CE6AEC" w:rsidRPr="004A7FC8">
        <w:rPr>
          <w:rFonts w:asciiTheme="majorHAnsi" w:hAnsiTheme="majorHAnsi" w:cs="Times New Roman"/>
          <w:sz w:val="20"/>
          <w:szCs w:val="20"/>
        </w:rPr>
        <w:fldChar w:fldCharType="separate"/>
      </w:r>
      <w:r w:rsidR="00CE6AEC" w:rsidRPr="004A7FC8">
        <w:rPr>
          <w:rFonts w:asciiTheme="majorHAnsi" w:hAnsiTheme="majorHAnsi" w:cs="Times New Roman"/>
          <w:noProof/>
          <w:sz w:val="20"/>
          <w:szCs w:val="20"/>
        </w:rPr>
        <w:t>(Gamido &amp; Gamido, 2019)</w:t>
      </w:r>
      <w:r w:rsidR="00CE6AEC"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 xml:space="preserve">. </w:t>
      </w:r>
      <w:proofErr w:type="spellStart"/>
      <w:r w:rsidR="004032C6" w:rsidRPr="004032C6">
        <w:rPr>
          <w:rFonts w:asciiTheme="majorHAnsi" w:hAnsiTheme="majorHAnsi" w:cs="Times New Roman"/>
          <w:sz w:val="20"/>
          <w:szCs w:val="20"/>
        </w:rPr>
        <w:t>Ranorex</w:t>
      </w:r>
      <w:proofErr w:type="spellEnd"/>
      <w:r w:rsidR="004032C6" w:rsidRPr="004032C6">
        <w:rPr>
          <w:rFonts w:asciiTheme="majorHAnsi" w:hAnsiTheme="majorHAnsi" w:cs="Times New Roman"/>
          <w:sz w:val="20"/>
          <w:szCs w:val="20"/>
        </w:rPr>
        <w:t xml:space="preserve"> performs tests based on image detection and facilities for recording and playing back </w:t>
      </w:r>
      <w:r w:rsidR="00CE6AEC" w:rsidRPr="004A7FC8">
        <w:rPr>
          <w:rFonts w:asciiTheme="majorHAnsi" w:hAnsiTheme="majorHAnsi" w:cs="Times New Roman"/>
          <w:sz w:val="20"/>
          <w:szCs w:val="20"/>
        </w:rPr>
        <w:fldChar w:fldCharType="begin" w:fldLock="1"/>
      </w:r>
      <w:r w:rsidR="00CE6AEC" w:rsidRPr="004A7FC8">
        <w:rPr>
          <w:rFonts w:asciiTheme="majorHAnsi" w:hAnsiTheme="majorHAnsi" w:cs="Times New Roman"/>
          <w:sz w:val="20"/>
          <w:szCs w:val="20"/>
        </w:rPr>
        <w:instrText>ADDIN CSL_CITATION {"citationItems":[{"id":"ITEM-1","itemData":{"DOI":"10.7753/ijcatr0405.1014","abstract":"Software testing is a main part of Software Development Life Cycle and one of the important aspects of Software Engineering. There is a wide variety of testing tools which require or not the user experience in testing software products. According to the daily use, Mobile and Web applications take the first place in development and testing. Testing automation enables developers and testers to easily automate the entire process of testing in software development saving time and costs. This paper provide a feasibility study for commercial and open source web testing tools helping developers or users to pick the suitable tool based on their requirements.","author":[{"dropping-particle":"","family":"Monier","given":"Mohamed","non-dropping-particle":"","parse-names":false,"suffix":""},{"dropping-particle":"","family":"El-mahdy","given":"Mahmoud Mohamed","non-dropping-particle":"","parse-names":false,"suffix":""}],"container-title":"International Journal of Computer Applications Technology and Research","id":"ITEM-1","issue":"5","issued":{"date-parts":[["2015"]]},"page":"405-408","title":"Evaluation of automated web testing tools","type":"article-journal","volume":"4"},"uris":["http://www.mendeley.com/documents/?uuid=d729d172-e859-418e-a40c-a3627ec29df0"]}],"mendeley":{"formattedCitation":"(Monier &amp; El-mahdy, 2015)","plainTextFormattedCitation":"(Monier &amp; El-mahdy, 2015)","previouslyFormattedCitation":"(Monier &amp; El-mahdy, 2015)"},"properties":{"noteIndex":0},"schema":"https://github.com/citation-style-language/schema/raw/master/csl-citation.json"}</w:instrText>
      </w:r>
      <w:r w:rsidR="00CE6AEC" w:rsidRPr="004A7FC8">
        <w:rPr>
          <w:rFonts w:asciiTheme="majorHAnsi" w:hAnsiTheme="majorHAnsi" w:cs="Times New Roman"/>
          <w:sz w:val="20"/>
          <w:szCs w:val="20"/>
        </w:rPr>
        <w:fldChar w:fldCharType="separate"/>
      </w:r>
      <w:r w:rsidR="00CE6AEC" w:rsidRPr="004A7FC8">
        <w:rPr>
          <w:rFonts w:asciiTheme="majorHAnsi" w:hAnsiTheme="majorHAnsi" w:cs="Times New Roman"/>
          <w:noProof/>
          <w:sz w:val="20"/>
          <w:szCs w:val="20"/>
        </w:rPr>
        <w:t>(Monier &amp; El-mahdy, 2015)</w:t>
      </w:r>
      <w:r w:rsidR="00CE6AEC"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 xml:space="preserve">. </w:t>
      </w:r>
      <w:r w:rsidR="002F4D01" w:rsidRPr="002F4D01">
        <w:rPr>
          <w:rFonts w:asciiTheme="majorHAnsi" w:hAnsiTheme="majorHAnsi" w:cs="Times New Roman"/>
          <w:sz w:val="20"/>
          <w:szCs w:val="20"/>
        </w:rPr>
        <w:t xml:space="preserve">The scripts are written in pure .net code using C #, VB.net, and Python. Following are the results of the analysis carried out in this study regarding the strengths and weaknesses of </w:t>
      </w:r>
      <w:proofErr w:type="spellStart"/>
      <w:r w:rsidR="002F4D01" w:rsidRPr="002F4D01">
        <w:rPr>
          <w:rFonts w:asciiTheme="majorHAnsi" w:hAnsiTheme="majorHAnsi" w:cs="Times New Roman"/>
          <w:sz w:val="20"/>
          <w:szCs w:val="20"/>
        </w:rPr>
        <w:t>Ranorex</w:t>
      </w:r>
      <w:proofErr w:type="spellEnd"/>
      <w:r w:rsidR="002F4D01" w:rsidRPr="002F4D01">
        <w:rPr>
          <w:rFonts w:asciiTheme="majorHAnsi" w:hAnsiTheme="majorHAnsi" w:cs="Times New Roman"/>
          <w:sz w:val="20"/>
          <w:szCs w:val="20"/>
        </w:rPr>
        <w:t>.</w:t>
      </w:r>
    </w:p>
    <w:p w14:paraId="2D4CE62E" w14:textId="15B89124" w:rsidR="00C736A1" w:rsidRPr="004A7FC8" w:rsidRDefault="00E1650A" w:rsidP="00CA38D7">
      <w:pPr>
        <w:jc w:val="both"/>
        <w:rPr>
          <w:rFonts w:asciiTheme="majorHAnsi" w:hAnsiTheme="majorHAnsi" w:cs="Times New Roman"/>
          <w:sz w:val="20"/>
          <w:szCs w:val="20"/>
        </w:rPr>
      </w:pPr>
      <w:r w:rsidRPr="00AF42C2">
        <w:rPr>
          <w:rFonts w:asciiTheme="majorHAnsi" w:hAnsiTheme="majorHAnsi" w:cs="Times New Roman"/>
          <w:sz w:val="20"/>
          <w:szCs w:val="20"/>
        </w:rPr>
        <w:lastRenderedPageBreak/>
        <w:t xml:space="preserve">The advantages of </w:t>
      </w:r>
      <w:proofErr w:type="spellStart"/>
      <w:r w:rsidR="00CE6AEC" w:rsidRPr="004A7FC8">
        <w:rPr>
          <w:rFonts w:asciiTheme="majorHAnsi" w:hAnsiTheme="majorHAnsi" w:cs="Times New Roman"/>
          <w:sz w:val="20"/>
          <w:szCs w:val="20"/>
        </w:rPr>
        <w:t>Ranorex</w:t>
      </w:r>
      <w:proofErr w:type="spellEnd"/>
      <w:r w:rsidR="00C736A1" w:rsidRPr="004A7FC8">
        <w:rPr>
          <w:rFonts w:asciiTheme="majorHAnsi" w:hAnsiTheme="majorHAnsi" w:cs="Times New Roman"/>
          <w:sz w:val="20"/>
          <w:szCs w:val="20"/>
        </w:rPr>
        <w:t xml:space="preserve"> </w:t>
      </w:r>
      <w:r w:rsidR="00C736A1" w:rsidRPr="004A7FC8">
        <w:rPr>
          <w:rFonts w:asciiTheme="majorHAnsi" w:hAnsiTheme="majorHAnsi" w:cs="Times New Roman"/>
          <w:sz w:val="20"/>
          <w:szCs w:val="20"/>
        </w:rPr>
        <w:fldChar w:fldCharType="begin" w:fldLock="1"/>
      </w:r>
      <w:r w:rsidR="00C736A1" w:rsidRPr="004A7FC8">
        <w:rPr>
          <w:rFonts w:asciiTheme="majorHAnsi" w:hAnsiTheme="majorHAnsi" w:cs="Times New Roman"/>
          <w:sz w:val="20"/>
          <w:szCs w:val="20"/>
        </w:rPr>
        <w:instrText>ADDIN CSL_CITATION {"citationItems":[{"id":"ITEM-1","itemData":{"DOI":"10.14569/ijacsa.2017.080733","ISSN":"2158107X","abstract":"—Use of mobile applications are trending these days due to adoption of handheld mobile devices with operating systems such as Android, iOS and Windows. Delivering quality mobile apps is as important as in any other web or desktop application. Simplification and ease of quality assurance or evaluation in mobile devices is achieved by using automated testing tools. These tools have been evaluated for their features, platforms, code coverage, and efficiency. However, they have not been evaluated and compared to each other for different quality attributes they can enhance in the apps under test. This research study aims to evaluate different testing tools focusing on identifying quality factors they aid to achieve in the apps under test. Furthermore, it aims to measure overall trends of essential quality factors achieved using automated testing tools. The findings of this study are beneficial to the practitioners and researchers. The practitioners need to look up for specific tools which aid them to assure the desired quality factors in the apps under test. The researchers may base their studies on the findings of this study to propose solutions or revise existing tools in order to achieve maximum number of critical quality attributes in the app under test. This study revealed that the trend of automated testing is high on usability, correctness and robustness. Moreover, the trend is average on testability and performance. However, for assurance of extensibility, maintainability, scalability, and platform compatibility, only a few tools are available.","author":[{"dropping-particle":"","family":"Anjum","given":"Haneen","non-dropping-particle":"","parse-names":false,"suffix":""},{"dropping-particle":"","family":"Imran","given":"Muhammad","non-dropping-particle":"","parse-names":false,"suffix":""},{"dropping-particle":"","family":"Jehanzeb","given":"Muhammad","non-dropping-particle":"","parse-names":false,"suffix":""},{"dropping-particle":"","family":"Khan","given":"Maham","non-dropping-particle":"","parse-names":false,"suffix":""},{"dropping-particle":"","family":"Chaudhry","given":"Saima","non-dropping-particle":"","parse-names":false,"suffix":""},{"dropping-particle":"","family":"Sultana","given":"Summiyah","non-dropping-particle":"","parse-names":false,"suffix":""},{"dropping-particle":"","family":"Shahid","given":"Zainab","non-dropping-particle":"","parse-names":false,"suffix":""},{"dropping-particle":"","family":"Zeshan","given":"Furkh","non-dropping-particle":"","parse-names":false,"suffix":""},{"dropping-particle":"","family":"Nazir","given":"Shahid","non-dropping-particle":"","parse-names":false,"suffix":""}],"container-title":"International Journal of Advanced Computer Science and Applications","id":"ITEM-1","issue":"7","issued":{"date-parts":[["2017"]]},"page":"249-255","title":"A Comparative Analysis of Quality Assurance of Mobile Applications using Automated Testing Tools","type":"article-journal","volume":"8"},"uris":["http://www.mendeley.com/documents/?uuid=5c375e18-a97c-4b35-ab25-abdc2ec593ba"]},{"id":"ITEM-2","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2","issue":"5","issued":{"date-parts":[["2019"]]},"page":"4473-4478","title":"Comparative review of the features of automated software testing tools","type":"article-journal","volume":"9"},"uris":["http://www.mendeley.com/documents/?uuid=a6787cc2-5780-4bfa-b436-39962aa346ab"]},{"id":"ITEM-3","itemData":{"author":[{"dropping-particle":"","family":"Jain","given":"Abha","non-dropping-particle":"","parse-names":false,"suffix":""},{"dropping-particle":"","family":"Jain","given":"Manish","non-dropping-particle":"","parse-names":false,"suffix":""},{"dropping-particle":"","family":"Dhankar","given":"Sunil","non-dropping-particle":"","parse-names":false,"suffix":""}],"container-title":"Ijems","id":"ITEM-3","issue":"1","issued":{"date-parts":[["2014"]]},"page":"8-12","title":"A Comparison of RANOREX and QTP Automated Testing Tools and their impact on Software Testing","type":"article-journal","volume":"1"},"uris":["http://www.mendeley.com/documents/?uuid=879de304-1986-4351-8b40-d960976538ed"]}],"mendeley":{"formattedCitation":"(Anjum et al., 2017; Gamido &amp; Gamido, 2019; A. Jain et al., 2014)","plainTextFormattedCitation":"(Anjum et al., 2017; Gamido &amp; Gamido, 2019; A. Jain et al., 2014)","previouslyFormattedCitation":"(Anjum et al., 2017; Gamido &amp; Gamido, 2019; A. Jain et al., 2014)"},"properties":{"noteIndex":0},"schema":"https://github.com/citation-style-language/schema/raw/master/csl-citation.json"}</w:instrText>
      </w:r>
      <w:r w:rsidR="00C736A1" w:rsidRPr="004A7FC8">
        <w:rPr>
          <w:rFonts w:asciiTheme="majorHAnsi" w:hAnsiTheme="majorHAnsi" w:cs="Times New Roman"/>
          <w:sz w:val="20"/>
          <w:szCs w:val="20"/>
        </w:rPr>
        <w:fldChar w:fldCharType="separate"/>
      </w:r>
      <w:r w:rsidR="00C736A1" w:rsidRPr="004A7FC8">
        <w:rPr>
          <w:rFonts w:asciiTheme="majorHAnsi" w:hAnsiTheme="majorHAnsi" w:cs="Times New Roman"/>
          <w:noProof/>
          <w:sz w:val="20"/>
          <w:szCs w:val="20"/>
        </w:rPr>
        <w:t>(Anjum et al., 2017; Gamido &amp; Gamido, 2019; A. Jain et al., 2014)</w:t>
      </w:r>
      <w:r w:rsidR="00C736A1"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w:t>
      </w:r>
    </w:p>
    <w:p w14:paraId="0B25FA80" w14:textId="77777777" w:rsidR="00533A2A" w:rsidRDefault="00CB2D3F"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CB2D3F">
        <w:rPr>
          <w:rFonts w:asciiTheme="majorHAnsi" w:hAnsiTheme="majorHAnsi"/>
          <w:sz w:val="20"/>
          <w:szCs w:val="20"/>
        </w:rPr>
        <w:t>Support codeless working and coding capabilities.</w:t>
      </w:r>
    </w:p>
    <w:p w14:paraId="0977F67F"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Perform platform compatibility testing.</w:t>
      </w:r>
    </w:p>
    <w:p w14:paraId="47193D67"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Has the flexibility to facilitate maintenance and software updates.</w:t>
      </w:r>
    </w:p>
    <w:p w14:paraId="62F6EF88" w14:textId="1A95D059"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Has the ability for software components to be added, modified, and removed easily without affecting the existing system</w:t>
      </w:r>
      <w:r>
        <w:rPr>
          <w:rFonts w:asciiTheme="majorHAnsi" w:hAnsiTheme="majorHAnsi"/>
          <w:sz w:val="20"/>
          <w:szCs w:val="20"/>
        </w:rPr>
        <w:t>.</w:t>
      </w:r>
    </w:p>
    <w:p w14:paraId="70AE8D86"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Has the ability to add components easily.</w:t>
      </w:r>
    </w:p>
    <w:p w14:paraId="43CE6EAA"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Has the ability to make changes to error correction, supported by the defined interface, documentation, comments in the code.</w:t>
      </w:r>
    </w:p>
    <w:p w14:paraId="6C0751AB"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Can run on multiple platforms, such as operating systems, browsers, etc.</w:t>
      </w:r>
    </w:p>
    <w:p w14:paraId="6515EE50"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record playback.</w:t>
      </w:r>
    </w:p>
    <w:p w14:paraId="3D10880D"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Easy to learn.</w:t>
      </w:r>
    </w:p>
    <w:p w14:paraId="318043E7"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 xml:space="preserve">Provide access to different external sources such as Csv, Excel, </w:t>
      </w:r>
      <w:proofErr w:type="spellStart"/>
      <w:r w:rsidRPr="00533A2A">
        <w:rPr>
          <w:rFonts w:asciiTheme="majorHAnsi" w:hAnsiTheme="majorHAnsi"/>
          <w:sz w:val="20"/>
          <w:szCs w:val="20"/>
        </w:rPr>
        <w:t>Sql</w:t>
      </w:r>
      <w:proofErr w:type="spellEnd"/>
      <w:r w:rsidRPr="00533A2A">
        <w:rPr>
          <w:rFonts w:asciiTheme="majorHAnsi" w:hAnsiTheme="majorHAnsi"/>
          <w:sz w:val="20"/>
          <w:szCs w:val="20"/>
        </w:rPr>
        <w:t>.</w:t>
      </w:r>
    </w:p>
    <w:p w14:paraId="69FF8E1E"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executive summary with graphs for faster and better defect comparisons across each process.</w:t>
      </w:r>
    </w:p>
    <w:p w14:paraId="58026B48"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A license for training can be obtained at a very low cost.</w:t>
      </w:r>
    </w:p>
    <w:p w14:paraId="28A311AB"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Has 'click and go Function' feature to ensure reuse of test actions and various UI elements with technical skill level team.</w:t>
      </w:r>
    </w:p>
    <w:p w14:paraId="2424C32A"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A graphical user interface (GUI) automation framework used for testing desktop, web-based, and mobile applications.</w:t>
      </w:r>
    </w:p>
    <w:p w14:paraId="22F82C64"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Windows platform.</w:t>
      </w:r>
    </w:p>
    <w:p w14:paraId="2EBBA82B"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cross-browser testing (Chrome, Firefox, Opera, IE, Netscape, Safari).</w:t>
      </w:r>
    </w:p>
    <w:p w14:paraId="6FB3F079" w14:textId="77777777" w:rsid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VB Script, .net, C ++, C #, python.</w:t>
      </w:r>
    </w:p>
    <w:p w14:paraId="1D779606" w14:textId="350DDBBF" w:rsidR="00CE6AEC" w:rsidRPr="00533A2A" w:rsidRDefault="00533A2A" w:rsidP="00533A2A">
      <w:pPr>
        <w:pStyle w:val="ListParagraph"/>
        <w:numPr>
          <w:ilvl w:val="0"/>
          <w:numId w:val="16"/>
        </w:numPr>
        <w:spacing w:after="0" w:line="240" w:lineRule="auto"/>
        <w:ind w:left="284" w:hanging="284"/>
        <w:contextualSpacing/>
        <w:jc w:val="both"/>
        <w:rPr>
          <w:rFonts w:asciiTheme="majorHAnsi" w:hAnsiTheme="majorHAnsi"/>
          <w:sz w:val="20"/>
          <w:szCs w:val="20"/>
        </w:rPr>
      </w:pPr>
      <w:r w:rsidRPr="00533A2A">
        <w:rPr>
          <w:rFonts w:asciiTheme="majorHAnsi" w:hAnsiTheme="majorHAnsi"/>
          <w:sz w:val="20"/>
          <w:szCs w:val="20"/>
        </w:rPr>
        <w:t>Supports Report Generation (Html).</w:t>
      </w:r>
    </w:p>
    <w:p w14:paraId="29F35E13" w14:textId="056EC4FC" w:rsidR="00794573" w:rsidRPr="004A7FC8" w:rsidRDefault="00B272DD" w:rsidP="00CA38D7">
      <w:pPr>
        <w:jc w:val="both"/>
        <w:rPr>
          <w:rFonts w:asciiTheme="majorHAnsi" w:hAnsiTheme="majorHAnsi" w:cs="Times New Roman"/>
          <w:sz w:val="20"/>
          <w:szCs w:val="20"/>
        </w:rPr>
      </w:pPr>
      <w:r w:rsidRPr="00E005D8">
        <w:rPr>
          <w:rFonts w:asciiTheme="majorHAnsi" w:hAnsiTheme="majorHAnsi" w:cs="Times New Roman"/>
          <w:sz w:val="20"/>
          <w:szCs w:val="20"/>
        </w:rPr>
        <w:t>Disadvantages of</w:t>
      </w:r>
      <w:r w:rsidRPr="004A7FC8">
        <w:rPr>
          <w:rFonts w:asciiTheme="majorHAnsi" w:hAnsiTheme="majorHAnsi" w:cs="Times New Roman"/>
          <w:sz w:val="20"/>
          <w:szCs w:val="20"/>
        </w:rPr>
        <w:t xml:space="preserve"> </w:t>
      </w:r>
      <w:proofErr w:type="spellStart"/>
      <w:r w:rsidR="00CE6AEC" w:rsidRPr="004A7FC8">
        <w:rPr>
          <w:rFonts w:asciiTheme="majorHAnsi" w:hAnsiTheme="majorHAnsi" w:cs="Times New Roman"/>
          <w:sz w:val="20"/>
          <w:szCs w:val="20"/>
        </w:rPr>
        <w:t>Ranorex</w:t>
      </w:r>
      <w:proofErr w:type="spellEnd"/>
      <w:r w:rsidR="00AD53C7" w:rsidRPr="004A7FC8">
        <w:rPr>
          <w:rFonts w:asciiTheme="majorHAnsi" w:hAnsiTheme="majorHAnsi" w:cs="Times New Roman"/>
          <w:sz w:val="20"/>
          <w:szCs w:val="20"/>
        </w:rPr>
        <w:t xml:space="preserve"> </w:t>
      </w:r>
      <w:r w:rsidR="00AD53C7" w:rsidRPr="004A7FC8">
        <w:rPr>
          <w:rFonts w:asciiTheme="majorHAnsi" w:hAnsiTheme="majorHAnsi" w:cs="Times New Roman"/>
          <w:sz w:val="20"/>
          <w:szCs w:val="20"/>
        </w:rPr>
        <w:fldChar w:fldCharType="begin" w:fldLock="1"/>
      </w:r>
      <w:r w:rsidR="00887301" w:rsidRPr="004A7FC8">
        <w:rPr>
          <w:rFonts w:asciiTheme="majorHAnsi" w:hAnsiTheme="majorHAnsi" w:cs="Times New Roman"/>
          <w:sz w:val="20"/>
          <w:szCs w:val="20"/>
        </w:rPr>
        <w:instrText>ADDIN CSL_CITATION {"citationItems":[{"id":"ITEM-1","itemData":{"DOI":"10.11591/ijece.v9i5.pp4473-4478","ISSN":"20888708","abstract":"Software testing is considered to be one of the most important processes in software development for it verifies if the system meets the user requirements and specification. Manual testing and automated testing are two ways of conducting software testing. Automated testing gives software testers the ease to automate the process of software testing thus considered more effective when time, cost and usability are concerned. There are a wide variety of automated testing tools available, either open source or commercial. This paper provides a comparative review of features of open source and commercial testing tools that may help users to select the appropriate software testing tool based on their requirements.","author":[{"dropping-particle":"V.","family":"Gamido","given":"Heidilyn","non-dropping-particle":"","parse-names":false,"suffix":""},{"dropping-particle":"V.","family":"Gamido","given":"Marlon","non-dropping-particle":"","parse-names":false,"suffix":""}],"container-title":"International Journal of Electrical and Computer Engineering","id":"ITEM-1","issue":"5","issued":{"date-parts":[["2019"]]},"page":"4473-4478","title":"Comparative review of the features of automated software testing tools","type":"article-journal","volume":"9"},"uris":["http://www.mendeley.com/documents/?uuid=a6787cc2-5780-4bfa-b436-39962aa346ab"]},{"id":"ITEM-2","itemData":{"author":[{"dropping-particle":"","family":"Jain","given":"Abha","non-dropping-particle":"","parse-names":false,"suffix":""},{"dropping-particle":"","family":"Jain","given":"Manish","non-dropping-particle":"","parse-names":false,"suffix":""},{"dropping-particle":"","family":"Dhankar","given":"Sunil","non-dropping-particle":"","parse-names":false,"suffix":""}],"container-title":"Ijems","id":"ITEM-2","issue":"1","issued":{"date-parts":[["2014"]]},"page":"8-12","title":"A Comparison of RANOREX and QTP Automated Testing Tools and their impact on Software Testing","type":"article-journal","volume":"1"},"uris":["http://www.mendeley.com/documents/?uuid=879de304-1986-4351-8b40-d960976538ed"]}],"mendeley":{"formattedCitation":"(Gamido &amp; Gamido, 2019; A. Jain et al., 2014)","plainTextFormattedCitation":"(Gamido &amp; Gamido, 2019; A. Jain et al., 2014)","previouslyFormattedCitation":"(Gamido &amp; Gamido, 2019; A. Jain et al., 2014)"},"properties":{"noteIndex":0},"schema":"https://github.com/citation-style-language/schema/raw/master/csl-citation.json"}</w:instrText>
      </w:r>
      <w:r w:rsidR="00AD53C7" w:rsidRPr="004A7FC8">
        <w:rPr>
          <w:rFonts w:asciiTheme="majorHAnsi" w:hAnsiTheme="majorHAnsi" w:cs="Times New Roman"/>
          <w:sz w:val="20"/>
          <w:szCs w:val="20"/>
        </w:rPr>
        <w:fldChar w:fldCharType="separate"/>
      </w:r>
      <w:r w:rsidR="00AD53C7" w:rsidRPr="004A7FC8">
        <w:rPr>
          <w:rFonts w:asciiTheme="majorHAnsi" w:hAnsiTheme="majorHAnsi" w:cs="Times New Roman"/>
          <w:noProof/>
          <w:sz w:val="20"/>
          <w:szCs w:val="20"/>
        </w:rPr>
        <w:t>(Gamido &amp; Gamido, 2019; A. Jain et al., 2014)</w:t>
      </w:r>
      <w:r w:rsidR="00AD53C7" w:rsidRPr="004A7FC8">
        <w:rPr>
          <w:rFonts w:asciiTheme="majorHAnsi" w:hAnsiTheme="majorHAnsi" w:cs="Times New Roman"/>
          <w:sz w:val="20"/>
          <w:szCs w:val="20"/>
        </w:rPr>
        <w:fldChar w:fldCharType="end"/>
      </w:r>
      <w:r w:rsidR="00CE6AEC" w:rsidRPr="004A7FC8">
        <w:rPr>
          <w:rFonts w:asciiTheme="majorHAnsi" w:hAnsiTheme="majorHAnsi" w:cs="Times New Roman"/>
          <w:sz w:val="20"/>
          <w:szCs w:val="20"/>
        </w:rPr>
        <w:t>:</w:t>
      </w:r>
    </w:p>
    <w:p w14:paraId="49FC5EE0" w14:textId="1FD68E14" w:rsidR="00796D0B" w:rsidRPr="004A7FC8" w:rsidRDefault="00533A2A" w:rsidP="00CA38D7">
      <w:pPr>
        <w:pStyle w:val="ListParagraph"/>
        <w:numPr>
          <w:ilvl w:val="3"/>
          <w:numId w:val="16"/>
        </w:numPr>
        <w:spacing w:after="0" w:line="240" w:lineRule="auto"/>
        <w:ind w:left="284" w:hanging="284"/>
        <w:jc w:val="both"/>
        <w:rPr>
          <w:rFonts w:asciiTheme="majorHAnsi" w:hAnsiTheme="majorHAnsi"/>
          <w:sz w:val="20"/>
          <w:szCs w:val="20"/>
        </w:rPr>
      </w:pPr>
      <w:r w:rsidRPr="00533A2A">
        <w:rPr>
          <w:rFonts w:asciiTheme="majorHAnsi" w:hAnsiTheme="majorHAnsi"/>
          <w:sz w:val="20"/>
          <w:szCs w:val="20"/>
          <w:lang w:val="id-ID"/>
        </w:rPr>
        <w:t>A low consumer base resulting in unavailability of trained resources.</w:t>
      </w:r>
    </w:p>
    <w:p w14:paraId="70C8FBAA" w14:textId="77777777" w:rsidR="004D01D8" w:rsidRPr="004A7FC8" w:rsidRDefault="004D01D8" w:rsidP="00CA38D7">
      <w:pPr>
        <w:jc w:val="both"/>
        <w:rPr>
          <w:rFonts w:asciiTheme="majorHAnsi" w:hAnsiTheme="majorHAnsi" w:cs="Times New Roman"/>
          <w:sz w:val="20"/>
          <w:szCs w:val="20"/>
        </w:rPr>
      </w:pPr>
    </w:p>
    <w:p w14:paraId="71D09C27" w14:textId="5D300310" w:rsidR="00291D12" w:rsidRDefault="00B8369C" w:rsidP="00CA38D7">
      <w:pPr>
        <w:jc w:val="center"/>
        <w:rPr>
          <w:rFonts w:asciiTheme="majorHAnsi" w:hAnsiTheme="majorHAnsi" w:cs="Arial"/>
          <w:b/>
          <w:sz w:val="20"/>
          <w:szCs w:val="20"/>
          <w:lang w:val="en-ID"/>
        </w:rPr>
      </w:pPr>
      <w:r w:rsidRPr="00B8369C">
        <w:rPr>
          <w:rFonts w:asciiTheme="majorHAnsi" w:hAnsiTheme="majorHAnsi" w:cs="Arial"/>
          <w:b/>
          <w:sz w:val="20"/>
          <w:szCs w:val="20"/>
          <w:lang w:val="id-ID"/>
        </w:rPr>
        <w:t>CONCLUSION</w:t>
      </w:r>
    </w:p>
    <w:p w14:paraId="1EB0D4E2" w14:textId="77777777" w:rsidR="00C25B16" w:rsidRPr="00C25B16" w:rsidRDefault="00C25B16" w:rsidP="00CA38D7">
      <w:pPr>
        <w:jc w:val="center"/>
        <w:rPr>
          <w:rFonts w:asciiTheme="majorHAnsi" w:hAnsiTheme="majorHAnsi" w:cs="Arial"/>
          <w:b/>
          <w:sz w:val="20"/>
          <w:szCs w:val="20"/>
          <w:lang w:val="en-ID"/>
        </w:rPr>
      </w:pPr>
    </w:p>
    <w:p w14:paraId="34D14ED1" w14:textId="516F248E" w:rsidR="00970509" w:rsidRPr="00D92D72" w:rsidRDefault="009B4625" w:rsidP="00D92D72">
      <w:pPr>
        <w:ind w:firstLine="426"/>
        <w:jc w:val="both"/>
        <w:rPr>
          <w:rFonts w:asciiTheme="majorHAnsi" w:hAnsiTheme="majorHAnsi" w:cs="Times New Roman"/>
          <w:sz w:val="20"/>
          <w:szCs w:val="20"/>
        </w:rPr>
      </w:pPr>
      <w:r w:rsidRPr="009B4625">
        <w:rPr>
          <w:rFonts w:asciiTheme="majorHAnsi" w:hAnsiTheme="majorHAnsi" w:cs="Times New Roman"/>
          <w:sz w:val="20"/>
          <w:szCs w:val="20"/>
        </w:rPr>
        <w:t xml:space="preserve">This study has conducted an analysis of several automated software testing tools using the Systematic Literature Review (SLR) method to collect related papers. Based on the results of the literature search and selection carried out on the collected papers, the final total of the papers used for analysis in this study were 11 papers related to automatic software testing tools, while for automatic software testing tools discussed in this study were testing tools that most discussed in literature search results papers. Based on the analysis that has been carried out in this study, analyzing the strengths and weaknesses of Selenium, Quick Test Professional (QTP), </w:t>
      </w:r>
      <w:proofErr w:type="spellStart"/>
      <w:r w:rsidRPr="009B4625">
        <w:rPr>
          <w:rFonts w:asciiTheme="majorHAnsi" w:hAnsiTheme="majorHAnsi" w:cs="Times New Roman"/>
          <w:sz w:val="20"/>
          <w:szCs w:val="20"/>
        </w:rPr>
        <w:t>TestComplete</w:t>
      </w:r>
      <w:proofErr w:type="spellEnd"/>
      <w:r w:rsidRPr="009B4625">
        <w:rPr>
          <w:rFonts w:asciiTheme="majorHAnsi" w:hAnsiTheme="majorHAnsi" w:cs="Times New Roman"/>
          <w:sz w:val="20"/>
          <w:szCs w:val="20"/>
        </w:rPr>
        <w:t xml:space="preserve">, Web Application Testing in Ruby </w:t>
      </w:r>
      <w:r w:rsidRPr="009B4625">
        <w:rPr>
          <w:rFonts w:asciiTheme="majorHAnsi" w:hAnsiTheme="majorHAnsi" w:cs="Times New Roman"/>
          <w:sz w:val="20"/>
          <w:szCs w:val="20"/>
        </w:rPr>
        <w:lastRenderedPageBreak/>
        <w:t>(</w:t>
      </w:r>
      <w:proofErr w:type="spellStart"/>
      <w:r w:rsidRPr="009B4625">
        <w:rPr>
          <w:rFonts w:asciiTheme="majorHAnsi" w:hAnsiTheme="majorHAnsi" w:cs="Times New Roman"/>
          <w:sz w:val="20"/>
          <w:szCs w:val="20"/>
        </w:rPr>
        <w:t>W</w:t>
      </w:r>
      <w:r>
        <w:rPr>
          <w:rFonts w:asciiTheme="majorHAnsi" w:hAnsiTheme="majorHAnsi" w:cs="Times New Roman"/>
          <w:sz w:val="20"/>
          <w:szCs w:val="20"/>
        </w:rPr>
        <w:t>atir</w:t>
      </w:r>
      <w:proofErr w:type="spellEnd"/>
      <w:r w:rsidRPr="009B4625">
        <w:rPr>
          <w:rFonts w:asciiTheme="majorHAnsi" w:hAnsiTheme="majorHAnsi" w:cs="Times New Roman"/>
          <w:sz w:val="20"/>
          <w:szCs w:val="20"/>
        </w:rPr>
        <w:t xml:space="preserve">), and </w:t>
      </w:r>
      <w:proofErr w:type="spellStart"/>
      <w:r w:rsidRPr="009B4625">
        <w:rPr>
          <w:rFonts w:asciiTheme="majorHAnsi" w:hAnsiTheme="majorHAnsi" w:cs="Times New Roman"/>
          <w:sz w:val="20"/>
          <w:szCs w:val="20"/>
        </w:rPr>
        <w:t>Ranorex</w:t>
      </w:r>
      <w:proofErr w:type="spellEnd"/>
      <w:r w:rsidRPr="009B4625">
        <w:rPr>
          <w:rFonts w:asciiTheme="majorHAnsi" w:hAnsiTheme="majorHAnsi" w:cs="Times New Roman"/>
          <w:sz w:val="20"/>
          <w:szCs w:val="20"/>
        </w:rPr>
        <w:t xml:space="preserve">, it can be concluded that there is no automated software testing tool </w:t>
      </w:r>
      <w:r w:rsidR="00B939F6">
        <w:rPr>
          <w:rFonts w:asciiTheme="majorHAnsi" w:hAnsiTheme="majorHAnsi" w:cs="Times New Roman"/>
          <w:sz w:val="20"/>
          <w:szCs w:val="20"/>
        </w:rPr>
        <w:t xml:space="preserve">that </w:t>
      </w:r>
      <w:r w:rsidRPr="009B4625">
        <w:rPr>
          <w:rFonts w:asciiTheme="majorHAnsi" w:hAnsiTheme="majorHAnsi" w:cs="Times New Roman"/>
          <w:sz w:val="20"/>
          <w:szCs w:val="20"/>
        </w:rPr>
        <w:t>absolutely perfect. Every software automated testing tool has its own strengths and weaknesses. The features possessed by each software automatic testing tool are different so that the selection of this testing tool must be based on the needs of the test to be carried out. The results of this study are expected to be used as a reference to assist software testers in choosing an automatic software testing tool that suits their testing needs. Suggestions that can be given for further research, namely using more references in the paper collection stage, so that the total final paper used for analysis is more and comparing with other automated testing tools, as well as conducting some direct testing using test equipment to adjust to developments the latest version of the test tool.</w:t>
      </w:r>
    </w:p>
    <w:p w14:paraId="150DC8D9" w14:textId="77777777" w:rsidR="00324B2E" w:rsidRPr="00970509" w:rsidRDefault="00324B2E" w:rsidP="00CA38D7">
      <w:pPr>
        <w:jc w:val="both"/>
        <w:rPr>
          <w:rFonts w:asciiTheme="majorHAnsi" w:hAnsiTheme="majorHAnsi" w:cs="Times New Roman"/>
          <w:sz w:val="20"/>
          <w:szCs w:val="20"/>
          <w:lang w:val="id-ID"/>
        </w:rPr>
      </w:pPr>
    </w:p>
    <w:p w14:paraId="5039D643" w14:textId="3EEED12A" w:rsidR="000249A7" w:rsidRDefault="00F32FBE" w:rsidP="00CA38D7">
      <w:pPr>
        <w:jc w:val="center"/>
        <w:rPr>
          <w:rFonts w:asciiTheme="majorHAnsi" w:hAnsiTheme="majorHAnsi" w:cs="Arial"/>
          <w:b/>
          <w:sz w:val="20"/>
          <w:szCs w:val="20"/>
          <w:lang w:val="id-ID"/>
        </w:rPr>
      </w:pPr>
      <w:r w:rsidRPr="00F32FBE">
        <w:rPr>
          <w:rFonts w:asciiTheme="majorHAnsi" w:hAnsiTheme="majorHAnsi" w:cs="Arial"/>
          <w:b/>
          <w:sz w:val="20"/>
          <w:szCs w:val="20"/>
          <w:lang w:val="id-ID"/>
        </w:rPr>
        <w:t>REFERENCE</w:t>
      </w:r>
    </w:p>
    <w:p w14:paraId="247D7C3D" w14:textId="77777777" w:rsidR="00503F03" w:rsidRPr="004A7FC8" w:rsidRDefault="00503F03" w:rsidP="00CA38D7">
      <w:pPr>
        <w:jc w:val="center"/>
        <w:rPr>
          <w:rFonts w:asciiTheme="majorHAnsi" w:hAnsiTheme="majorHAnsi" w:cs="Arial"/>
          <w:b/>
          <w:sz w:val="20"/>
          <w:szCs w:val="20"/>
        </w:rPr>
      </w:pPr>
    </w:p>
    <w:p w14:paraId="21736DB0" w14:textId="57DE253E" w:rsidR="0084614E" w:rsidRDefault="00F82F3C" w:rsidP="00C25B16">
      <w:pPr>
        <w:widowControl w:val="0"/>
        <w:autoSpaceDE w:val="0"/>
        <w:autoSpaceDN w:val="0"/>
        <w:adjustRightInd w:val="0"/>
        <w:ind w:left="480" w:hanging="480"/>
        <w:jc w:val="both"/>
        <w:rPr>
          <w:rFonts w:ascii="Cambria" w:hAnsi="Cambria" w:cs="Times New Roman"/>
          <w:noProof/>
          <w:sz w:val="20"/>
          <w:szCs w:val="24"/>
        </w:rPr>
      </w:pPr>
      <w:r w:rsidRPr="004A7FC8">
        <w:rPr>
          <w:rFonts w:asciiTheme="majorHAnsi" w:hAnsiTheme="majorHAnsi" w:cs="Times New Roman"/>
          <w:sz w:val="20"/>
          <w:szCs w:val="20"/>
        </w:rPr>
        <w:fldChar w:fldCharType="begin" w:fldLock="1"/>
      </w:r>
      <w:r w:rsidRPr="004A7FC8">
        <w:rPr>
          <w:rFonts w:asciiTheme="majorHAnsi" w:hAnsiTheme="majorHAnsi" w:cs="Times New Roman"/>
          <w:sz w:val="20"/>
          <w:szCs w:val="20"/>
        </w:rPr>
        <w:instrText xml:space="preserve">ADDIN Mendeley Bibliography CSL_BIBLIOGRAPHY </w:instrText>
      </w:r>
      <w:r w:rsidRPr="004A7FC8">
        <w:rPr>
          <w:rFonts w:asciiTheme="majorHAnsi" w:hAnsiTheme="majorHAnsi" w:cs="Times New Roman"/>
          <w:sz w:val="20"/>
          <w:szCs w:val="20"/>
        </w:rPr>
        <w:fldChar w:fldCharType="separate"/>
      </w:r>
      <w:r w:rsidR="0084614E" w:rsidRPr="0084614E">
        <w:rPr>
          <w:rFonts w:ascii="Cambria" w:hAnsi="Cambria" w:cs="Times New Roman"/>
          <w:noProof/>
          <w:sz w:val="20"/>
          <w:szCs w:val="24"/>
        </w:rPr>
        <w:t xml:space="preserve">Anjum, H., Imran, M., Jehanzeb, M., Khan, M., Chaudhry, S., Sultana, S., Shahid, Z., Zeshan, F., &amp; Nazir, S. (2017). A Comparative Analysis of Quality Assurance of Mobile Applications using Automated Testing Tools. </w:t>
      </w:r>
      <w:r w:rsidR="0084614E" w:rsidRPr="0084614E">
        <w:rPr>
          <w:rFonts w:ascii="Cambria" w:hAnsi="Cambria" w:cs="Times New Roman"/>
          <w:i/>
          <w:iCs/>
          <w:noProof/>
          <w:sz w:val="20"/>
          <w:szCs w:val="24"/>
        </w:rPr>
        <w:t>International Journal of Advanced Computer Science and Applications</w:t>
      </w:r>
      <w:r w:rsidR="0084614E" w:rsidRPr="0084614E">
        <w:rPr>
          <w:rFonts w:ascii="Cambria" w:hAnsi="Cambria" w:cs="Times New Roman"/>
          <w:noProof/>
          <w:sz w:val="20"/>
          <w:szCs w:val="24"/>
        </w:rPr>
        <w:t xml:space="preserve">, </w:t>
      </w:r>
      <w:r w:rsidR="0084614E" w:rsidRPr="0084614E">
        <w:rPr>
          <w:rFonts w:ascii="Cambria" w:hAnsi="Cambria" w:cs="Times New Roman"/>
          <w:i/>
          <w:iCs/>
          <w:noProof/>
          <w:sz w:val="20"/>
          <w:szCs w:val="24"/>
        </w:rPr>
        <w:t>8</w:t>
      </w:r>
      <w:r w:rsidR="0084614E" w:rsidRPr="0084614E">
        <w:rPr>
          <w:rFonts w:ascii="Cambria" w:hAnsi="Cambria" w:cs="Times New Roman"/>
          <w:noProof/>
          <w:sz w:val="20"/>
          <w:szCs w:val="24"/>
        </w:rPr>
        <w:t>(7), 249–255. https://doi.org/10.14569/ijacsa.2017.080733</w:t>
      </w:r>
    </w:p>
    <w:p w14:paraId="41599816"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6443C644"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Bharti, T., &amp; Dutt, E. V. (2014). </w:t>
      </w:r>
      <w:r w:rsidRPr="0084614E">
        <w:rPr>
          <w:rFonts w:ascii="Cambria" w:hAnsi="Cambria" w:cs="Times New Roman"/>
          <w:i/>
          <w:iCs/>
          <w:noProof/>
          <w:sz w:val="20"/>
          <w:szCs w:val="24"/>
        </w:rPr>
        <w:t>Relative Review of Automated Testing Tools : ( QTP ) Quick Test Professional , Selenium and Test Complete testing is the process of giving the input to the</w:t>
      </w:r>
      <w:r w:rsidRPr="0084614E">
        <w:rPr>
          <w:rFonts w:ascii="Cambria" w:hAnsi="Cambria" w:cs="Times New Roman"/>
          <w:noProof/>
          <w:sz w:val="20"/>
          <w:szCs w:val="24"/>
        </w:rPr>
        <w:t xml:space="preserve">. </w:t>
      </w:r>
      <w:r w:rsidRPr="0084614E">
        <w:rPr>
          <w:rFonts w:ascii="Cambria" w:hAnsi="Cambria" w:cs="Times New Roman"/>
          <w:i/>
          <w:iCs/>
          <w:noProof/>
          <w:sz w:val="20"/>
          <w:szCs w:val="24"/>
        </w:rPr>
        <w:t>2</w:t>
      </w:r>
      <w:r w:rsidRPr="0084614E">
        <w:rPr>
          <w:rFonts w:ascii="Cambria" w:hAnsi="Cambria" w:cs="Times New Roman"/>
          <w:noProof/>
          <w:sz w:val="20"/>
          <w:szCs w:val="24"/>
        </w:rPr>
        <w:t>(6).</w:t>
      </w:r>
    </w:p>
    <w:p w14:paraId="10833C7C"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719FA91"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Gamido, H. V., &amp; Gamido, M. V. (2019). Comparative review of the features of automated software testing tools. </w:t>
      </w:r>
      <w:r w:rsidRPr="0084614E">
        <w:rPr>
          <w:rFonts w:ascii="Cambria" w:hAnsi="Cambria" w:cs="Times New Roman"/>
          <w:i/>
          <w:iCs/>
          <w:noProof/>
          <w:sz w:val="20"/>
          <w:szCs w:val="24"/>
        </w:rPr>
        <w:t>International Journal of Electrical and Computer Engineering</w:t>
      </w:r>
      <w:r w:rsidRPr="0084614E">
        <w:rPr>
          <w:rFonts w:ascii="Cambria" w:hAnsi="Cambria" w:cs="Times New Roman"/>
          <w:noProof/>
          <w:sz w:val="20"/>
          <w:szCs w:val="24"/>
        </w:rPr>
        <w:t xml:space="preserve">, </w:t>
      </w:r>
      <w:r w:rsidRPr="0084614E">
        <w:rPr>
          <w:rFonts w:ascii="Cambria" w:hAnsi="Cambria" w:cs="Times New Roman"/>
          <w:i/>
          <w:iCs/>
          <w:noProof/>
          <w:sz w:val="20"/>
          <w:szCs w:val="24"/>
        </w:rPr>
        <w:t>9</w:t>
      </w:r>
      <w:r w:rsidRPr="0084614E">
        <w:rPr>
          <w:rFonts w:ascii="Cambria" w:hAnsi="Cambria" w:cs="Times New Roman"/>
          <w:noProof/>
          <w:sz w:val="20"/>
          <w:szCs w:val="24"/>
        </w:rPr>
        <w:t>(5), 4473–4478. https://doi.org/10.11591/ijece.v9i5.pp4473-4478</w:t>
      </w:r>
    </w:p>
    <w:p w14:paraId="747390B4"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5AAE5AAD"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Imran, M., Hebaishy, M. A., &amp; Alotaibi, A. S. (2016). A Comparative Study of QTP and Load Runner Automated Testing Tools and their Contributions to Software Project Scenario. </w:t>
      </w:r>
      <w:r w:rsidRPr="0084614E">
        <w:rPr>
          <w:rFonts w:ascii="Cambria" w:hAnsi="Cambria" w:cs="Times New Roman"/>
          <w:i/>
          <w:iCs/>
          <w:noProof/>
          <w:sz w:val="20"/>
          <w:szCs w:val="24"/>
        </w:rPr>
        <w:t>International Journal of Innovative Research in Computer and Communication Engineering</w:t>
      </w:r>
      <w:r w:rsidRPr="0084614E">
        <w:rPr>
          <w:rFonts w:ascii="Cambria" w:hAnsi="Cambria" w:cs="Times New Roman"/>
          <w:noProof/>
          <w:sz w:val="20"/>
          <w:szCs w:val="24"/>
        </w:rPr>
        <w:t xml:space="preserve">, </w:t>
      </w:r>
      <w:r w:rsidRPr="0084614E">
        <w:rPr>
          <w:rFonts w:ascii="Cambria" w:hAnsi="Cambria" w:cs="Times New Roman"/>
          <w:i/>
          <w:iCs/>
          <w:noProof/>
          <w:sz w:val="20"/>
          <w:szCs w:val="24"/>
        </w:rPr>
        <w:t>4</w:t>
      </w:r>
      <w:r w:rsidRPr="0084614E">
        <w:rPr>
          <w:rFonts w:ascii="Cambria" w:hAnsi="Cambria" w:cs="Times New Roman"/>
          <w:noProof/>
          <w:sz w:val="20"/>
          <w:szCs w:val="24"/>
        </w:rPr>
        <w:t>(1), 457–466. https://doi.org/10.15680/IJIRCCE.2016</w:t>
      </w:r>
    </w:p>
    <w:p w14:paraId="3409F0A8"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6DD97C0E"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Izzati, A. N., &amp; Najwa, N. F. (2018). Pengaruh Stakeholder Perspective Dalam Penerapan ERP: A Systematic Literature Review. </w:t>
      </w:r>
      <w:r w:rsidRPr="0084614E">
        <w:rPr>
          <w:rFonts w:ascii="Cambria" w:hAnsi="Cambria" w:cs="Times New Roman"/>
          <w:i/>
          <w:iCs/>
          <w:noProof/>
          <w:sz w:val="20"/>
          <w:szCs w:val="24"/>
        </w:rPr>
        <w:t>Jurnal Teknologi Informasi Dan Ilmu Komputer</w:t>
      </w:r>
      <w:r w:rsidRPr="0084614E">
        <w:rPr>
          <w:rFonts w:ascii="Cambria" w:hAnsi="Cambria" w:cs="Times New Roman"/>
          <w:noProof/>
          <w:sz w:val="20"/>
          <w:szCs w:val="24"/>
        </w:rPr>
        <w:t xml:space="preserve">, </w:t>
      </w:r>
      <w:r w:rsidRPr="0084614E">
        <w:rPr>
          <w:rFonts w:ascii="Cambria" w:hAnsi="Cambria" w:cs="Times New Roman"/>
          <w:i/>
          <w:iCs/>
          <w:noProof/>
          <w:sz w:val="20"/>
          <w:szCs w:val="24"/>
        </w:rPr>
        <w:t>5</w:t>
      </w:r>
      <w:r w:rsidRPr="0084614E">
        <w:rPr>
          <w:rFonts w:ascii="Cambria" w:hAnsi="Cambria" w:cs="Times New Roman"/>
          <w:noProof/>
          <w:sz w:val="20"/>
          <w:szCs w:val="24"/>
        </w:rPr>
        <w:t xml:space="preserve">(1), </w:t>
      </w:r>
      <w:r w:rsidRPr="0084614E">
        <w:rPr>
          <w:rFonts w:ascii="Cambria" w:hAnsi="Cambria" w:cs="Times New Roman"/>
          <w:noProof/>
          <w:sz w:val="20"/>
          <w:szCs w:val="24"/>
        </w:rPr>
        <w:lastRenderedPageBreak/>
        <w:t>41. https://doi.org/10.25126/jtiik.201851540</w:t>
      </w:r>
    </w:p>
    <w:p w14:paraId="35331D63"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B7923CA"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Jagannatha, S., Niranjanamurthy, M., Manushree, S., &amp; Chaitra, G. (2014). Comparative Study on Automation Testing using Selenium Testing Framework and QTP. </w:t>
      </w:r>
      <w:r w:rsidRPr="0084614E">
        <w:rPr>
          <w:rFonts w:ascii="Cambria" w:hAnsi="Cambria" w:cs="Times New Roman"/>
          <w:i/>
          <w:iCs/>
          <w:noProof/>
          <w:sz w:val="20"/>
          <w:szCs w:val="24"/>
        </w:rPr>
        <w:t>International Journal of Computer Science and Mobile Computing</w:t>
      </w:r>
      <w:r w:rsidRPr="0084614E">
        <w:rPr>
          <w:rFonts w:ascii="Cambria" w:hAnsi="Cambria" w:cs="Times New Roman"/>
          <w:noProof/>
          <w:sz w:val="20"/>
          <w:szCs w:val="24"/>
        </w:rPr>
        <w:t xml:space="preserve">, </w:t>
      </w:r>
      <w:r w:rsidRPr="0084614E">
        <w:rPr>
          <w:rFonts w:ascii="Cambria" w:hAnsi="Cambria" w:cs="Times New Roman"/>
          <w:i/>
          <w:iCs/>
          <w:noProof/>
          <w:sz w:val="20"/>
          <w:szCs w:val="24"/>
        </w:rPr>
        <w:t>310</w:t>
      </w:r>
      <w:r w:rsidRPr="0084614E">
        <w:rPr>
          <w:rFonts w:ascii="Cambria" w:hAnsi="Cambria" w:cs="Times New Roman"/>
          <w:noProof/>
          <w:sz w:val="20"/>
          <w:szCs w:val="24"/>
        </w:rPr>
        <w:t>(10), 258–267.</w:t>
      </w:r>
    </w:p>
    <w:p w14:paraId="2C8DC7AB"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015EDC38"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Jain, A., Jain, M., &amp; Dhankar, S. (2014). A Comparison of RANOREX and QTP Automated Testing Tools and their impact on Software Testing. </w:t>
      </w:r>
      <w:r w:rsidRPr="0084614E">
        <w:rPr>
          <w:rFonts w:ascii="Cambria" w:hAnsi="Cambria" w:cs="Times New Roman"/>
          <w:i/>
          <w:iCs/>
          <w:noProof/>
          <w:sz w:val="20"/>
          <w:szCs w:val="24"/>
        </w:rPr>
        <w:t>Ijems</w:t>
      </w:r>
      <w:r w:rsidRPr="0084614E">
        <w:rPr>
          <w:rFonts w:ascii="Cambria" w:hAnsi="Cambria" w:cs="Times New Roman"/>
          <w:noProof/>
          <w:sz w:val="20"/>
          <w:szCs w:val="24"/>
        </w:rPr>
        <w:t xml:space="preserve">, </w:t>
      </w:r>
      <w:r w:rsidRPr="0084614E">
        <w:rPr>
          <w:rFonts w:ascii="Cambria" w:hAnsi="Cambria" w:cs="Times New Roman"/>
          <w:i/>
          <w:iCs/>
          <w:noProof/>
          <w:sz w:val="20"/>
          <w:szCs w:val="24"/>
        </w:rPr>
        <w:t>1</w:t>
      </w:r>
      <w:r w:rsidRPr="0084614E">
        <w:rPr>
          <w:rFonts w:ascii="Cambria" w:hAnsi="Cambria" w:cs="Times New Roman"/>
          <w:noProof/>
          <w:sz w:val="20"/>
          <w:szCs w:val="24"/>
        </w:rPr>
        <w:t>(1), 8–12.</w:t>
      </w:r>
    </w:p>
    <w:p w14:paraId="4F7DEA2E"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2F331009"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Jain, V., &amp; Rajnish, K. (2018). Comparative Study of Software Automation Testing Tools : OpenScript and Selenium. </w:t>
      </w:r>
      <w:r w:rsidRPr="0084614E">
        <w:rPr>
          <w:rFonts w:ascii="Cambria" w:hAnsi="Cambria" w:cs="Times New Roman"/>
          <w:i/>
          <w:iCs/>
          <w:noProof/>
          <w:sz w:val="20"/>
          <w:szCs w:val="24"/>
        </w:rPr>
        <w:t>Journal of Engineering Research and Application</w:t>
      </w:r>
      <w:r w:rsidRPr="0084614E">
        <w:rPr>
          <w:rFonts w:ascii="Cambria" w:hAnsi="Cambria" w:cs="Times New Roman"/>
          <w:noProof/>
          <w:sz w:val="20"/>
          <w:szCs w:val="24"/>
        </w:rPr>
        <w:t xml:space="preserve">, </w:t>
      </w:r>
      <w:r w:rsidRPr="0084614E">
        <w:rPr>
          <w:rFonts w:ascii="Cambria" w:hAnsi="Cambria" w:cs="Times New Roman"/>
          <w:i/>
          <w:iCs/>
          <w:noProof/>
          <w:sz w:val="20"/>
          <w:szCs w:val="24"/>
        </w:rPr>
        <w:t>8</w:t>
      </w:r>
      <w:r w:rsidRPr="0084614E">
        <w:rPr>
          <w:rFonts w:ascii="Cambria" w:hAnsi="Cambria" w:cs="Times New Roman"/>
          <w:noProof/>
          <w:sz w:val="20"/>
          <w:szCs w:val="24"/>
        </w:rPr>
        <w:t>(2), 29–33. https://doi.org/10.9790/9622-0802032933</w:t>
      </w:r>
    </w:p>
    <w:p w14:paraId="6232BCB2"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54FAEBE2"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Kaur, H., &amp; Gupta, G. (2013). Comparative Study of Automated Testing Tools: Selenium, Quick Test Professional and Testcomplete. </w:t>
      </w:r>
      <w:r w:rsidRPr="0084614E">
        <w:rPr>
          <w:rFonts w:ascii="Cambria" w:hAnsi="Cambria" w:cs="Times New Roman"/>
          <w:i/>
          <w:iCs/>
          <w:noProof/>
          <w:sz w:val="20"/>
          <w:szCs w:val="24"/>
        </w:rPr>
        <w:t>International Journal of Engineering Research and Applications</w:t>
      </w:r>
      <w:r w:rsidRPr="0084614E">
        <w:rPr>
          <w:rFonts w:ascii="Cambria" w:hAnsi="Cambria" w:cs="Times New Roman"/>
          <w:noProof/>
          <w:sz w:val="20"/>
          <w:szCs w:val="24"/>
        </w:rPr>
        <w:t xml:space="preserve">, </w:t>
      </w:r>
      <w:r w:rsidRPr="0084614E">
        <w:rPr>
          <w:rFonts w:ascii="Cambria" w:hAnsi="Cambria" w:cs="Times New Roman"/>
          <w:i/>
          <w:iCs/>
          <w:noProof/>
          <w:sz w:val="20"/>
          <w:szCs w:val="24"/>
        </w:rPr>
        <w:t>3</w:t>
      </w:r>
      <w:r w:rsidRPr="0084614E">
        <w:rPr>
          <w:rFonts w:ascii="Cambria" w:hAnsi="Cambria" w:cs="Times New Roman"/>
          <w:noProof/>
          <w:sz w:val="20"/>
          <w:szCs w:val="24"/>
        </w:rPr>
        <w:t>(5), 1739–1743. https://doi.org/10.18701/imsmanthan.v11i01.6879</w:t>
      </w:r>
    </w:p>
    <w:p w14:paraId="6D0B3665"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39380E70"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Kaur, M., &amp; Kumari, R. (2011). Comparative Study of Automated Testing Tools: TestComplete and QuickTest Pro. </w:t>
      </w:r>
      <w:r w:rsidRPr="0084614E">
        <w:rPr>
          <w:rFonts w:ascii="Cambria" w:hAnsi="Cambria" w:cs="Times New Roman"/>
          <w:i/>
          <w:iCs/>
          <w:noProof/>
          <w:sz w:val="20"/>
          <w:szCs w:val="24"/>
        </w:rPr>
        <w:t>International Journal of Computer Applications</w:t>
      </w:r>
      <w:r w:rsidRPr="0084614E">
        <w:rPr>
          <w:rFonts w:ascii="Cambria" w:hAnsi="Cambria" w:cs="Times New Roman"/>
          <w:noProof/>
          <w:sz w:val="20"/>
          <w:szCs w:val="24"/>
        </w:rPr>
        <w:t xml:space="preserve">, </w:t>
      </w:r>
      <w:r w:rsidRPr="0084614E">
        <w:rPr>
          <w:rFonts w:ascii="Cambria" w:hAnsi="Cambria" w:cs="Times New Roman"/>
          <w:i/>
          <w:iCs/>
          <w:noProof/>
          <w:sz w:val="20"/>
          <w:szCs w:val="24"/>
        </w:rPr>
        <w:t>24</w:t>
      </w:r>
      <w:r w:rsidRPr="0084614E">
        <w:rPr>
          <w:rFonts w:ascii="Cambria" w:hAnsi="Cambria" w:cs="Times New Roman"/>
          <w:noProof/>
          <w:sz w:val="20"/>
          <w:szCs w:val="24"/>
        </w:rPr>
        <w:t>(1), 1–7. https://doi.org/10.5120/2918-3844</w:t>
      </w:r>
    </w:p>
    <w:p w14:paraId="0CB3E956"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368EABDD"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Mahmood, H., &amp; Sirshar, M. (2017). A Case Study of Web Based Application by Analyzing Performance of a Testing Tool. </w:t>
      </w:r>
      <w:r w:rsidRPr="0084614E">
        <w:rPr>
          <w:rFonts w:ascii="Cambria" w:hAnsi="Cambria" w:cs="Times New Roman"/>
          <w:i/>
          <w:iCs/>
          <w:noProof/>
          <w:sz w:val="20"/>
          <w:szCs w:val="24"/>
        </w:rPr>
        <w:t>International Journal of Education and Management Engineering</w:t>
      </w:r>
      <w:r w:rsidRPr="0084614E">
        <w:rPr>
          <w:rFonts w:ascii="Cambria" w:hAnsi="Cambria" w:cs="Times New Roman"/>
          <w:noProof/>
          <w:sz w:val="20"/>
          <w:szCs w:val="24"/>
        </w:rPr>
        <w:t xml:space="preserve">, </w:t>
      </w:r>
      <w:r w:rsidRPr="0084614E">
        <w:rPr>
          <w:rFonts w:ascii="Cambria" w:hAnsi="Cambria" w:cs="Times New Roman"/>
          <w:i/>
          <w:iCs/>
          <w:noProof/>
          <w:sz w:val="20"/>
          <w:szCs w:val="24"/>
        </w:rPr>
        <w:t>7</w:t>
      </w:r>
      <w:r w:rsidRPr="0084614E">
        <w:rPr>
          <w:rFonts w:ascii="Cambria" w:hAnsi="Cambria" w:cs="Times New Roman"/>
          <w:noProof/>
          <w:sz w:val="20"/>
          <w:szCs w:val="24"/>
        </w:rPr>
        <w:t>(4), 51–58. https://doi.org/10.5815/ijeme.2017.04.06</w:t>
      </w:r>
    </w:p>
    <w:p w14:paraId="38842A5A"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A641A93"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Malik, V., &amp; Gahlan, M. (2016). Comparative Study of Automated Web Testing Tools. </w:t>
      </w:r>
      <w:r w:rsidRPr="0084614E">
        <w:rPr>
          <w:rFonts w:ascii="Cambria" w:hAnsi="Cambria" w:cs="Times New Roman"/>
          <w:i/>
          <w:iCs/>
          <w:noProof/>
          <w:sz w:val="20"/>
          <w:szCs w:val="24"/>
        </w:rPr>
        <w:t>International Journal of Latest Trends in Engineering and Technology</w:t>
      </w:r>
      <w:r w:rsidRPr="0084614E">
        <w:rPr>
          <w:rFonts w:ascii="Cambria" w:hAnsi="Cambria" w:cs="Times New Roman"/>
          <w:noProof/>
          <w:sz w:val="20"/>
          <w:szCs w:val="24"/>
        </w:rPr>
        <w:t xml:space="preserve">, </w:t>
      </w:r>
      <w:r w:rsidRPr="0084614E">
        <w:rPr>
          <w:rFonts w:ascii="Cambria" w:hAnsi="Cambria" w:cs="Times New Roman"/>
          <w:i/>
          <w:iCs/>
          <w:noProof/>
          <w:sz w:val="20"/>
          <w:szCs w:val="24"/>
        </w:rPr>
        <w:t>6</w:t>
      </w:r>
      <w:r w:rsidRPr="0084614E">
        <w:rPr>
          <w:rFonts w:ascii="Cambria" w:hAnsi="Cambria" w:cs="Times New Roman"/>
          <w:noProof/>
          <w:sz w:val="20"/>
          <w:szCs w:val="24"/>
        </w:rPr>
        <w:t>(3), 8. http://www.ijltet.org/journal/55.pdf</w:t>
      </w:r>
    </w:p>
    <w:p w14:paraId="15B41487"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0D5C325A"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Malve, S., &amp; Sharma, P. (2017). Investigation of Manual and Automation Testing using Assorted Approaches. </w:t>
      </w:r>
      <w:r w:rsidRPr="0084614E">
        <w:rPr>
          <w:rFonts w:ascii="Cambria" w:hAnsi="Cambria" w:cs="Times New Roman"/>
          <w:i/>
          <w:iCs/>
          <w:noProof/>
          <w:sz w:val="20"/>
          <w:szCs w:val="24"/>
        </w:rPr>
        <w:t>International Journal of Scientific Research in Computer Science and Engineering</w:t>
      </w:r>
      <w:r w:rsidRPr="0084614E">
        <w:rPr>
          <w:rFonts w:ascii="Cambria" w:hAnsi="Cambria" w:cs="Times New Roman"/>
          <w:noProof/>
          <w:sz w:val="20"/>
          <w:szCs w:val="24"/>
        </w:rPr>
        <w:t xml:space="preserve">, </w:t>
      </w:r>
      <w:r w:rsidRPr="0084614E">
        <w:rPr>
          <w:rFonts w:ascii="Cambria" w:hAnsi="Cambria" w:cs="Times New Roman"/>
          <w:i/>
          <w:iCs/>
          <w:noProof/>
          <w:sz w:val="20"/>
          <w:szCs w:val="24"/>
        </w:rPr>
        <w:t>5</w:t>
      </w:r>
      <w:r w:rsidRPr="0084614E">
        <w:rPr>
          <w:rFonts w:ascii="Cambria" w:hAnsi="Cambria" w:cs="Times New Roman"/>
          <w:noProof/>
          <w:sz w:val="20"/>
          <w:szCs w:val="24"/>
        </w:rPr>
        <w:t>(2), 81–87.</w:t>
      </w:r>
    </w:p>
    <w:p w14:paraId="5D788AD9"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25045BF9"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Monier, M., &amp; El-mahdy, M. M. (2015). Evaluation of automated web testing tools. </w:t>
      </w:r>
      <w:r w:rsidRPr="0084614E">
        <w:rPr>
          <w:rFonts w:ascii="Cambria" w:hAnsi="Cambria" w:cs="Times New Roman"/>
          <w:i/>
          <w:iCs/>
          <w:noProof/>
          <w:sz w:val="20"/>
          <w:szCs w:val="24"/>
        </w:rPr>
        <w:t xml:space="preserve">International Journal of Computer Applications Technology </w:t>
      </w:r>
      <w:r w:rsidRPr="0084614E">
        <w:rPr>
          <w:rFonts w:ascii="Cambria" w:hAnsi="Cambria" w:cs="Times New Roman"/>
          <w:i/>
          <w:iCs/>
          <w:noProof/>
          <w:sz w:val="20"/>
          <w:szCs w:val="24"/>
        </w:rPr>
        <w:lastRenderedPageBreak/>
        <w:t>and Research</w:t>
      </w:r>
      <w:r w:rsidRPr="0084614E">
        <w:rPr>
          <w:rFonts w:ascii="Cambria" w:hAnsi="Cambria" w:cs="Times New Roman"/>
          <w:noProof/>
          <w:sz w:val="20"/>
          <w:szCs w:val="24"/>
        </w:rPr>
        <w:t xml:space="preserve">, </w:t>
      </w:r>
      <w:r w:rsidRPr="0084614E">
        <w:rPr>
          <w:rFonts w:ascii="Cambria" w:hAnsi="Cambria" w:cs="Times New Roman"/>
          <w:i/>
          <w:iCs/>
          <w:noProof/>
          <w:sz w:val="20"/>
          <w:szCs w:val="24"/>
        </w:rPr>
        <w:t>4</w:t>
      </w:r>
      <w:r w:rsidRPr="0084614E">
        <w:rPr>
          <w:rFonts w:ascii="Cambria" w:hAnsi="Cambria" w:cs="Times New Roman"/>
          <w:noProof/>
          <w:sz w:val="20"/>
          <w:szCs w:val="24"/>
        </w:rPr>
        <w:t>(5), 405–408. https://doi.org/10.7753/ijcatr0405.1014</w:t>
      </w:r>
    </w:p>
    <w:p w14:paraId="7C622D80"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3349188E"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Okezie, F., Odun-Ayo, I., &amp; Bogle, S. (2019). A Critical Analysis of Software Testing Tools. </w:t>
      </w:r>
      <w:r w:rsidRPr="0084614E">
        <w:rPr>
          <w:rFonts w:ascii="Cambria" w:hAnsi="Cambria" w:cs="Times New Roman"/>
          <w:i/>
          <w:iCs/>
          <w:noProof/>
          <w:sz w:val="20"/>
          <w:szCs w:val="24"/>
        </w:rPr>
        <w:t>Journal of Physics: Conference Series</w:t>
      </w:r>
      <w:r w:rsidRPr="0084614E">
        <w:rPr>
          <w:rFonts w:ascii="Cambria" w:hAnsi="Cambria" w:cs="Times New Roman"/>
          <w:noProof/>
          <w:sz w:val="20"/>
          <w:szCs w:val="24"/>
        </w:rPr>
        <w:t xml:space="preserve">, </w:t>
      </w:r>
      <w:r w:rsidRPr="0084614E">
        <w:rPr>
          <w:rFonts w:ascii="Cambria" w:hAnsi="Cambria" w:cs="Times New Roman"/>
          <w:i/>
          <w:iCs/>
          <w:noProof/>
          <w:sz w:val="20"/>
          <w:szCs w:val="24"/>
        </w:rPr>
        <w:t>1378</w:t>
      </w:r>
      <w:r w:rsidRPr="0084614E">
        <w:rPr>
          <w:rFonts w:ascii="Cambria" w:hAnsi="Cambria" w:cs="Times New Roman"/>
          <w:noProof/>
          <w:sz w:val="20"/>
          <w:szCs w:val="24"/>
        </w:rPr>
        <w:t>(4). https://doi.org/10.1088/1742-6596/1378/4/042030</w:t>
      </w:r>
    </w:p>
    <w:p w14:paraId="04FB3416"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63FC2CD"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Shalini, &amp; Thakur, J. (2017). Web Performance Testing Tools – A Review. </w:t>
      </w:r>
      <w:r w:rsidRPr="0084614E">
        <w:rPr>
          <w:rFonts w:ascii="Cambria" w:hAnsi="Cambria" w:cs="Times New Roman"/>
          <w:i/>
          <w:iCs/>
          <w:noProof/>
          <w:sz w:val="20"/>
          <w:szCs w:val="24"/>
        </w:rPr>
        <w:t>International Journal for Research in Applied Science and Engineering Technology</w:t>
      </w:r>
      <w:r w:rsidRPr="0084614E">
        <w:rPr>
          <w:rFonts w:ascii="Cambria" w:hAnsi="Cambria" w:cs="Times New Roman"/>
          <w:noProof/>
          <w:sz w:val="20"/>
          <w:szCs w:val="24"/>
        </w:rPr>
        <w:t xml:space="preserve">, </w:t>
      </w:r>
      <w:r w:rsidRPr="0084614E">
        <w:rPr>
          <w:rFonts w:ascii="Cambria" w:hAnsi="Cambria" w:cs="Times New Roman"/>
          <w:i/>
          <w:iCs/>
          <w:noProof/>
          <w:sz w:val="20"/>
          <w:szCs w:val="24"/>
        </w:rPr>
        <w:t>V</w:t>
      </w:r>
      <w:r w:rsidRPr="0084614E">
        <w:rPr>
          <w:rFonts w:ascii="Cambria" w:hAnsi="Cambria" w:cs="Times New Roman"/>
          <w:noProof/>
          <w:sz w:val="20"/>
          <w:szCs w:val="24"/>
        </w:rPr>
        <w:t>(X), 1057–1063. https://doi.org/10.22214/ijraset.2017.10154</w:t>
      </w:r>
    </w:p>
    <w:p w14:paraId="2283CBEE"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2720E354"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Shaukat, K., Shaukat, U., Feroz, F., Kayani, S., &amp; Akbar, A. (2015). Taxonomy of Automated Software Testing Tools. </w:t>
      </w:r>
      <w:r w:rsidRPr="0084614E">
        <w:rPr>
          <w:rFonts w:ascii="Cambria" w:hAnsi="Cambria" w:cs="Times New Roman"/>
          <w:i/>
          <w:iCs/>
          <w:noProof/>
          <w:sz w:val="20"/>
          <w:szCs w:val="24"/>
        </w:rPr>
        <w:t>International Journal of Computer Science and Innovation</w:t>
      </w:r>
      <w:r w:rsidRPr="0084614E">
        <w:rPr>
          <w:rFonts w:ascii="Cambria" w:hAnsi="Cambria" w:cs="Times New Roman"/>
          <w:noProof/>
          <w:sz w:val="20"/>
          <w:szCs w:val="24"/>
        </w:rPr>
        <w:t xml:space="preserve">, </w:t>
      </w:r>
      <w:r w:rsidRPr="0084614E">
        <w:rPr>
          <w:rFonts w:ascii="Cambria" w:hAnsi="Cambria" w:cs="Times New Roman"/>
          <w:i/>
          <w:iCs/>
          <w:noProof/>
          <w:sz w:val="20"/>
          <w:szCs w:val="24"/>
        </w:rPr>
        <w:t>2015</w:t>
      </w:r>
      <w:r w:rsidRPr="0084614E">
        <w:rPr>
          <w:rFonts w:ascii="Cambria" w:hAnsi="Cambria" w:cs="Times New Roman"/>
          <w:noProof/>
          <w:sz w:val="20"/>
          <w:szCs w:val="24"/>
        </w:rPr>
        <w:t>(1), 7–18. http://citeseerx.ist.psu.edu/viewdoc/download?doi=10.1.1.735.4191&amp;rep=rep1&amp;type=pdf</w:t>
      </w:r>
    </w:p>
    <w:p w14:paraId="356FA621"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F590A08" w14:textId="77777777" w:rsidR="00C25B16"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Singh, I., &amp; Tarika, B. (2014). Comparative Analysis of Open Source Automated Software Testing Tools: Selenium, Sikuli and Watir. </w:t>
      </w:r>
      <w:r w:rsidRPr="0084614E">
        <w:rPr>
          <w:rFonts w:ascii="Cambria" w:hAnsi="Cambria" w:cs="Times New Roman"/>
          <w:i/>
          <w:iCs/>
          <w:noProof/>
          <w:sz w:val="20"/>
          <w:szCs w:val="24"/>
        </w:rPr>
        <w:t>International Journal of Information &amp; Computation Technology</w:t>
      </w:r>
      <w:r w:rsidRPr="0084614E">
        <w:rPr>
          <w:rFonts w:ascii="Cambria" w:hAnsi="Cambria" w:cs="Times New Roman"/>
          <w:noProof/>
          <w:sz w:val="20"/>
          <w:szCs w:val="24"/>
        </w:rPr>
        <w:t xml:space="preserve">, </w:t>
      </w:r>
      <w:r w:rsidRPr="0084614E">
        <w:rPr>
          <w:rFonts w:ascii="Cambria" w:hAnsi="Cambria" w:cs="Times New Roman"/>
          <w:i/>
          <w:iCs/>
          <w:noProof/>
          <w:sz w:val="20"/>
          <w:szCs w:val="24"/>
        </w:rPr>
        <w:t>4</w:t>
      </w:r>
      <w:r w:rsidRPr="0084614E">
        <w:rPr>
          <w:rFonts w:ascii="Cambria" w:hAnsi="Cambria" w:cs="Times New Roman"/>
          <w:noProof/>
          <w:sz w:val="20"/>
          <w:szCs w:val="24"/>
        </w:rPr>
        <w:t>(15), 1507–1518. https://doi.org/10.13140/2.1.1418.4324</w:t>
      </w:r>
    </w:p>
    <w:p w14:paraId="06FFE86A"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41A057F" w14:textId="25E2C081"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Sualim, S. A., Yassin, N. M., &amp; Mohamad, R. (2016). Comparative Evaluation of Automated User Acceptance Testing Tool for Web Based Application. </w:t>
      </w:r>
      <w:r w:rsidRPr="0084614E">
        <w:rPr>
          <w:rFonts w:ascii="Cambria" w:hAnsi="Cambria" w:cs="Times New Roman"/>
          <w:i/>
          <w:iCs/>
          <w:noProof/>
          <w:sz w:val="20"/>
          <w:szCs w:val="24"/>
        </w:rPr>
        <w:t>International Journal of Software Engineering and Technology 02(2) 1-6 International</w:t>
      </w:r>
      <w:r w:rsidRPr="0084614E">
        <w:rPr>
          <w:rFonts w:ascii="Cambria" w:hAnsi="Cambria" w:cs="Times New Roman"/>
          <w:noProof/>
          <w:sz w:val="20"/>
          <w:szCs w:val="24"/>
        </w:rPr>
        <w:t xml:space="preserve">, </w:t>
      </w:r>
      <w:r w:rsidRPr="0084614E">
        <w:rPr>
          <w:rFonts w:ascii="Cambria" w:hAnsi="Cambria" w:cs="Times New Roman"/>
          <w:i/>
          <w:iCs/>
          <w:noProof/>
          <w:sz w:val="20"/>
          <w:szCs w:val="24"/>
        </w:rPr>
        <w:t>02</w:t>
      </w:r>
      <w:r w:rsidRPr="0084614E">
        <w:rPr>
          <w:rFonts w:ascii="Cambria" w:hAnsi="Cambria" w:cs="Times New Roman"/>
          <w:noProof/>
          <w:sz w:val="20"/>
          <w:szCs w:val="24"/>
        </w:rPr>
        <w:t xml:space="preserve">(2), 1–6. http://files/590/Sualim et al. - 2016 - </w:t>
      </w:r>
      <w:r w:rsidRPr="0084614E">
        <w:rPr>
          <w:rFonts w:ascii="Cambria" w:hAnsi="Cambria" w:cs="Times New Roman"/>
          <w:noProof/>
          <w:sz w:val="20"/>
          <w:szCs w:val="24"/>
        </w:rPr>
        <w:lastRenderedPageBreak/>
        <w:t>Comparative Evaluation of Automated User Acceptanc.pdf</w:t>
      </w:r>
    </w:p>
    <w:p w14:paraId="00E39249" w14:textId="77777777" w:rsidR="00C25B16" w:rsidRPr="0084614E"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5519A40" w14:textId="77777777" w:rsidR="0084614E" w:rsidRDefault="0084614E" w:rsidP="00C25B16">
      <w:pPr>
        <w:widowControl w:val="0"/>
        <w:autoSpaceDE w:val="0"/>
        <w:autoSpaceDN w:val="0"/>
        <w:adjustRightInd w:val="0"/>
        <w:ind w:left="480" w:hanging="480"/>
        <w:jc w:val="both"/>
        <w:rPr>
          <w:rFonts w:ascii="Cambria" w:hAnsi="Cambria" w:cs="Times New Roman"/>
          <w:noProof/>
          <w:sz w:val="20"/>
          <w:szCs w:val="24"/>
        </w:rPr>
      </w:pPr>
      <w:r w:rsidRPr="0084614E">
        <w:rPr>
          <w:rFonts w:ascii="Cambria" w:hAnsi="Cambria" w:cs="Times New Roman"/>
          <w:noProof/>
          <w:sz w:val="20"/>
          <w:szCs w:val="24"/>
        </w:rPr>
        <w:t xml:space="preserve">Triandini, E., Jayanatha, S., Indrawan, A., Werla Putra, G., &amp; Iswara, B. (2019). Metode Systematic Literature Review untuk Identifikasi Platform dan Metode Pengembangan Sistem Informasi di Indonesia. </w:t>
      </w:r>
      <w:r w:rsidRPr="0084614E">
        <w:rPr>
          <w:rFonts w:ascii="Cambria" w:hAnsi="Cambria" w:cs="Times New Roman"/>
          <w:i/>
          <w:iCs/>
          <w:noProof/>
          <w:sz w:val="20"/>
          <w:szCs w:val="24"/>
        </w:rPr>
        <w:t>Indonesian Journal of Information Systems</w:t>
      </w:r>
      <w:r w:rsidRPr="0084614E">
        <w:rPr>
          <w:rFonts w:ascii="Cambria" w:hAnsi="Cambria" w:cs="Times New Roman"/>
          <w:noProof/>
          <w:sz w:val="20"/>
          <w:szCs w:val="24"/>
        </w:rPr>
        <w:t xml:space="preserve">, </w:t>
      </w:r>
      <w:r w:rsidRPr="0084614E">
        <w:rPr>
          <w:rFonts w:ascii="Cambria" w:hAnsi="Cambria" w:cs="Times New Roman"/>
          <w:i/>
          <w:iCs/>
          <w:noProof/>
          <w:sz w:val="20"/>
          <w:szCs w:val="24"/>
        </w:rPr>
        <w:t>1</w:t>
      </w:r>
      <w:r w:rsidRPr="0084614E">
        <w:rPr>
          <w:rFonts w:ascii="Cambria" w:hAnsi="Cambria" w:cs="Times New Roman"/>
          <w:noProof/>
          <w:sz w:val="20"/>
          <w:szCs w:val="24"/>
        </w:rPr>
        <w:t>(2), 63. https://doi.org/10.24002/ijis.v1i2.1916</w:t>
      </w:r>
    </w:p>
    <w:p w14:paraId="5631C69C"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E9D2031"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CE8E99D"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0E5728DE"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0C797A7"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411B4B0"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64DA7AA"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C261BE5"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D08F2AF"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5B532340"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F7C3BDF"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C11A9E2"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4CAF3511"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893B1A7"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551343C2"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5F1B5F7D"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24882D92"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74907D1"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67BDA53B"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178AD22"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3D96F65A"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63759E0E"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323D643E"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783B5A3D"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801CD73" w14:textId="77777777" w:rsidR="00C25B16" w:rsidRDefault="00C25B16" w:rsidP="00C25B16">
      <w:pPr>
        <w:widowControl w:val="0"/>
        <w:autoSpaceDE w:val="0"/>
        <w:autoSpaceDN w:val="0"/>
        <w:adjustRightInd w:val="0"/>
        <w:ind w:left="480" w:hanging="480"/>
        <w:jc w:val="both"/>
        <w:rPr>
          <w:rFonts w:ascii="Cambria" w:hAnsi="Cambria" w:cs="Times New Roman"/>
          <w:noProof/>
          <w:sz w:val="20"/>
          <w:szCs w:val="24"/>
        </w:rPr>
      </w:pPr>
    </w:p>
    <w:p w14:paraId="18336ED9" w14:textId="77777777" w:rsidR="00C25B16" w:rsidRPr="0084614E" w:rsidRDefault="00C25B16" w:rsidP="00C25B16">
      <w:pPr>
        <w:widowControl w:val="0"/>
        <w:autoSpaceDE w:val="0"/>
        <w:autoSpaceDN w:val="0"/>
        <w:adjustRightInd w:val="0"/>
        <w:ind w:left="480" w:hanging="480"/>
        <w:jc w:val="both"/>
        <w:rPr>
          <w:rFonts w:ascii="Cambria" w:hAnsi="Cambria"/>
          <w:noProof/>
          <w:sz w:val="20"/>
        </w:rPr>
      </w:pPr>
    </w:p>
    <w:p w14:paraId="63FA6050" w14:textId="51E2F6E4" w:rsidR="00FD4FC1" w:rsidRPr="00FF31A5" w:rsidRDefault="00F82F3C" w:rsidP="00C25B16">
      <w:pPr>
        <w:jc w:val="both"/>
        <w:rPr>
          <w:rFonts w:asciiTheme="majorHAnsi" w:hAnsiTheme="majorHAnsi" w:cs="Arial"/>
          <w:sz w:val="20"/>
          <w:szCs w:val="20"/>
        </w:rPr>
        <w:sectPr w:rsidR="00FD4FC1" w:rsidRPr="00FF31A5" w:rsidSect="00D710A3">
          <w:type w:val="continuous"/>
          <w:pgSz w:w="11907" w:h="16840" w:code="9"/>
          <w:pgMar w:top="1699" w:right="1411" w:bottom="1411" w:left="1411" w:header="720" w:footer="253" w:gutter="0"/>
          <w:cols w:num="2" w:space="288"/>
          <w:docGrid w:linePitch="360"/>
        </w:sectPr>
      </w:pPr>
      <w:r w:rsidRPr="004A7FC8">
        <w:rPr>
          <w:rFonts w:asciiTheme="majorHAnsi" w:hAnsiTheme="majorHAnsi" w:cs="Times New Roman"/>
          <w:sz w:val="20"/>
          <w:szCs w:val="20"/>
        </w:rPr>
        <w:fldChar w:fldCharType="end"/>
      </w:r>
    </w:p>
    <w:p w14:paraId="681E7D15" w14:textId="587F8D0B" w:rsidR="004D2E40" w:rsidRPr="004D2E40" w:rsidRDefault="004D2E40" w:rsidP="00CA38D7">
      <w:pPr>
        <w:tabs>
          <w:tab w:val="left" w:pos="1190"/>
        </w:tabs>
        <w:rPr>
          <w:sz w:val="24"/>
          <w:szCs w:val="24"/>
        </w:rPr>
      </w:pPr>
    </w:p>
    <w:sectPr w:rsidR="004D2E40" w:rsidRPr="004D2E40" w:rsidSect="0019324A">
      <w:type w:val="continuous"/>
      <w:pgSz w:w="11907" w:h="16840" w:code="9"/>
      <w:pgMar w:top="1699" w:right="1411" w:bottom="1411" w:left="141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053081" w14:textId="77777777" w:rsidR="008F7586" w:rsidRDefault="008F7586" w:rsidP="00D453A2">
      <w:r>
        <w:separator/>
      </w:r>
    </w:p>
  </w:endnote>
  <w:endnote w:type="continuationSeparator" w:id="0">
    <w:p w14:paraId="231FA137" w14:textId="77777777" w:rsidR="008F7586" w:rsidRDefault="008F7586" w:rsidP="00D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F23C0" w14:textId="262FA1C8" w:rsidR="00A735F5" w:rsidRPr="00D710A3" w:rsidRDefault="00D710A3" w:rsidP="00D710A3">
    <w:pPr>
      <w:pStyle w:val="Footer"/>
    </w:pPr>
    <w:r>
      <w:rPr>
        <w:noProof/>
      </w:rPr>
      <w:drawing>
        <wp:inline distT="0" distB="0" distL="0" distR="0" wp14:anchorId="0C5E4B3A" wp14:editId="3B99EBEA">
          <wp:extent cx="5768975" cy="699550"/>
          <wp:effectExtent l="0" t="0" r="317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768975" cy="699550"/>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828D4" w14:textId="3094AC7D" w:rsidR="00A735F5" w:rsidRPr="00D710A3" w:rsidRDefault="00D710A3" w:rsidP="00D710A3">
    <w:pPr>
      <w:pStyle w:val="Footer"/>
    </w:pPr>
    <w:r>
      <w:rPr>
        <w:noProof/>
      </w:rPr>
      <w:drawing>
        <wp:inline distT="0" distB="0" distL="0" distR="0" wp14:anchorId="52AA1585" wp14:editId="61C0B2CA">
          <wp:extent cx="5768975" cy="699550"/>
          <wp:effectExtent l="0" t="0" r="317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768975" cy="699550"/>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E1A44" w14:textId="77777777" w:rsidR="008F7586" w:rsidRDefault="008F7586" w:rsidP="00D453A2">
      <w:r>
        <w:separator/>
      </w:r>
    </w:p>
  </w:footnote>
  <w:footnote w:type="continuationSeparator" w:id="0">
    <w:p w14:paraId="38C9E91E" w14:textId="77777777" w:rsidR="008F7586" w:rsidRDefault="008F7586" w:rsidP="00D453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77054" w14:textId="77777777" w:rsidR="00C25B16" w:rsidRPr="00366A2F" w:rsidRDefault="00C25B16" w:rsidP="00C25B16">
    <w:pPr>
      <w:pStyle w:val="Header"/>
      <w:tabs>
        <w:tab w:val="clear" w:pos="4680"/>
        <w:tab w:val="clear" w:pos="9360"/>
        <w:tab w:val="left" w:pos="3609"/>
      </w:tabs>
    </w:pPr>
    <w:r>
      <w:rPr>
        <w:noProof/>
      </w:rPr>
      <mc:AlternateContent>
        <mc:Choice Requires="wps">
          <w:drawing>
            <wp:anchor distT="0" distB="0" distL="114300" distR="114300" simplePos="0" relativeHeight="251685888" behindDoc="0" locked="0" layoutInCell="0" allowOverlap="1" wp14:anchorId="635D229A" wp14:editId="070550DB">
              <wp:simplePos x="0" y="0"/>
              <wp:positionH relativeFrom="page">
                <wp:posOffset>1210310</wp:posOffset>
              </wp:positionH>
              <wp:positionV relativeFrom="page">
                <wp:posOffset>447675</wp:posOffset>
              </wp:positionV>
              <wp:extent cx="5475605" cy="165735"/>
              <wp:effectExtent l="0" t="0" r="0" b="57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560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457D02" w14:textId="77777777" w:rsidR="00C25B16" w:rsidRDefault="00C25B16" w:rsidP="00C25B16">
                          <w:pPr>
                            <w:rPr>
                              <w:rFonts w:ascii="Cambria" w:hAnsi="Cambria"/>
                              <w:b/>
                              <w:color w:val="1F497D"/>
                              <w:lang w:val="id-ID"/>
                            </w:rPr>
                          </w:pPr>
                          <w:r>
                            <w:rPr>
                              <w:rFonts w:ascii="Cambria" w:hAnsi="Cambria"/>
                              <w:b/>
                              <w:noProof/>
                              <w:color w:val="1F497D"/>
                            </w:rPr>
                            <w:drawing>
                              <wp:inline distT="0" distB="0" distL="0" distR="0" wp14:anchorId="0D6D456A" wp14:editId="340CA1BD">
                                <wp:extent cx="3749040" cy="1371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1">
                                          <a:extLst>
                                            <a:ext uri="{28A0092B-C50C-407E-A947-70E740481C1C}">
                                              <a14:useLocalDpi xmlns:a14="http://schemas.microsoft.com/office/drawing/2010/main" val="0"/>
                                            </a:ext>
                                          </a:extLst>
                                        </a:blip>
                                        <a:stretch>
                                          <a:fillRect/>
                                        </a:stretch>
                                      </pic:blipFill>
                                      <pic:spPr>
                                        <a:xfrm>
                                          <a:off x="0" y="0"/>
                                          <a:ext cx="3749040" cy="137104"/>
                                        </a:xfrm>
                                        <a:prstGeom prst="rect">
                                          <a:avLst/>
                                        </a:prstGeom>
                                      </pic:spPr>
                                    </pic:pic>
                                  </a:graphicData>
                                </a:graphic>
                              </wp:inline>
                            </w:drawing>
                          </w:r>
                        </w:p>
                        <w:p w14:paraId="6FD9B122" w14:textId="77777777" w:rsidR="00C25B16" w:rsidRDefault="00C25B16" w:rsidP="00C25B16">
                          <w:pPr>
                            <w:rPr>
                              <w:rFonts w:ascii="Cambria" w:hAnsi="Cambria"/>
                              <w:b/>
                              <w:color w:val="1F497D"/>
                              <w:lang w:val="id-ID"/>
                            </w:rPr>
                          </w:pPr>
                        </w:p>
                      </w:txbxContent>
                    </wps:txbx>
                    <wps:bodyPr rot="0" vert="horz" wrap="square" lIns="9144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6" o:spid="_x0000_s1026" type="#_x0000_t202" style="position:absolute;margin-left:95.3pt;margin-top:35.25pt;width:431.15pt;height:13.0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" o:allowincell="f" filled="f" stroked="f">
              <v:textbox inset=",0,,0">
                <w:txbxContent>
                  <w:p w14:paraId="67457D02" w14:textId="77777777" w:rsidR="00C25B16" w:rsidRDefault="00C25B16" w:rsidP="00C25B16">
                    <w:pPr>
                      <w:rPr>
                        <w:rFonts w:ascii="Cambria" w:hAnsi="Cambria"/>
                        <w:b/>
                        <w:color w:val="1F497D"/>
                        <w:lang w:val="id-ID"/>
                      </w:rPr>
                    </w:pPr>
                    <w:r>
                      <w:rPr>
                        <w:rFonts w:ascii="Cambria" w:hAnsi="Cambria"/>
                        <w:b/>
                        <w:noProof/>
                        <w:color w:val="1F497D"/>
                      </w:rPr>
                      <w:drawing>
                        <wp:inline distT="0" distB="0" distL="0" distR="0" wp14:anchorId="0D6D456A" wp14:editId="340CA1BD">
                          <wp:extent cx="3749040" cy="1371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1">
                                    <a:extLst>
                                      <a:ext uri="{28A0092B-C50C-407E-A947-70E740481C1C}">
                                        <a14:useLocalDpi xmlns:a14="http://schemas.microsoft.com/office/drawing/2010/main" val="0"/>
                                      </a:ext>
                                    </a:extLst>
                                  </a:blip>
                                  <a:stretch>
                                    <a:fillRect/>
                                  </a:stretch>
                                </pic:blipFill>
                                <pic:spPr>
                                  <a:xfrm>
                                    <a:off x="0" y="0"/>
                                    <a:ext cx="3749040" cy="137104"/>
                                  </a:xfrm>
                                  <a:prstGeom prst="rect">
                                    <a:avLst/>
                                  </a:prstGeom>
                                </pic:spPr>
                              </pic:pic>
                            </a:graphicData>
                          </a:graphic>
                        </wp:inline>
                      </w:drawing>
                    </w:r>
                  </w:p>
                  <w:p w14:paraId="6FD9B122" w14:textId="77777777" w:rsidR="00C25B16" w:rsidRDefault="00C25B16" w:rsidP="00C25B16">
                    <w:pPr>
                      <w:rPr>
                        <w:rFonts w:ascii="Cambria" w:hAnsi="Cambria"/>
                        <w:b/>
                        <w:color w:val="1F497D"/>
                        <w:lang w:val="id-ID"/>
                      </w:rPr>
                    </w:pPr>
                  </w:p>
                </w:txbxContent>
              </v:textbox>
              <w10:wrap anchorx="page" anchory="page"/>
            </v:shape>
          </w:pict>
        </mc:Fallback>
      </mc:AlternateContent>
    </w:r>
    <w:r>
      <w:rPr>
        <w:noProof/>
      </w:rPr>
      <mc:AlternateContent>
        <mc:Choice Requires="wps">
          <w:drawing>
            <wp:anchor distT="0" distB="0" distL="114300" distR="114300" simplePos="0" relativeHeight="251686912" behindDoc="0" locked="0" layoutInCell="0" allowOverlap="1" wp14:anchorId="71FB8C0A" wp14:editId="5A385B76">
              <wp:simplePos x="0" y="0"/>
              <wp:positionH relativeFrom="page">
                <wp:posOffset>129985</wp:posOffset>
              </wp:positionH>
              <wp:positionV relativeFrom="page">
                <wp:posOffset>447675</wp:posOffset>
              </wp:positionV>
              <wp:extent cx="1080135" cy="165735"/>
              <wp:effectExtent l="0" t="0" r="5715" b="571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65735"/>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A5AC45" w14:textId="77777777" w:rsidR="00C25B16" w:rsidRDefault="00C25B16" w:rsidP="00C25B16">
                          <w:pPr>
                            <w:jc w:val="right"/>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C0171E" w:rsidRPr="00C0171E">
                            <w:rPr>
                              <w:rFonts w:ascii="Cambria" w:hAnsi="Cambria"/>
                              <w:b/>
                              <w:noProof/>
                              <w:color w:val="FFFFFF"/>
                            </w:rPr>
                            <w:t>178</w:t>
                          </w:r>
                          <w:r>
                            <w:rPr>
                              <w:rFonts w:ascii="Cambria" w:hAnsi="Cambria"/>
                              <w:b/>
                            </w:rPr>
                            <w:fldChar w:fldCharType="end"/>
                          </w:r>
                        </w:p>
                        <w:p w14:paraId="65CEC063" w14:textId="77777777" w:rsidR="00C25B16" w:rsidRDefault="00C25B16" w:rsidP="00C25B16">
                          <w:pPr>
                            <w:rPr>
                              <w:rFonts w:ascii="Cambria" w:hAnsi="Cambria"/>
                              <w:b/>
                              <w:color w:val="FFFFFF"/>
                            </w:rPr>
                          </w:pPr>
                        </w:p>
                      </w:txbxContent>
                    </wps:txbx>
                    <wps:bodyPr rot="0" vert="horz" wrap="square" lIns="9144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margin-left:10.25pt;margin-top:35.25pt;width:85.05pt;height:13.05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" o:allowincell="f" fillcolor="#4f81bd" stroked="f">
              <v:textbox inset=",0,,0">
                <w:txbxContent>
                  <w:p w14:paraId="63A5AC45" w14:textId="77777777" w:rsidR="00C25B16" w:rsidRDefault="00C25B16" w:rsidP="00C25B16">
                    <w:pPr>
                      <w:jc w:val="right"/>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C0171E" w:rsidRPr="00C0171E">
                      <w:rPr>
                        <w:rFonts w:ascii="Cambria" w:hAnsi="Cambria"/>
                        <w:b/>
                        <w:noProof/>
                        <w:color w:val="FFFFFF"/>
                      </w:rPr>
                      <w:t>178</w:t>
                    </w:r>
                    <w:r>
                      <w:rPr>
                        <w:rFonts w:ascii="Cambria" w:hAnsi="Cambria"/>
                        <w:b/>
                      </w:rPr>
                      <w:fldChar w:fldCharType="end"/>
                    </w:r>
                  </w:p>
                  <w:p w14:paraId="65CEC063" w14:textId="77777777" w:rsidR="00C25B16" w:rsidRDefault="00C25B16" w:rsidP="00C25B16">
                    <w:pPr>
                      <w:rPr>
                        <w:rFonts w:ascii="Cambria" w:hAnsi="Cambria"/>
                        <w:b/>
                        <w:color w:val="FFFFFF"/>
                      </w:rPr>
                    </w:pPr>
                  </w:p>
                </w:txbxContent>
              </v:textbox>
              <w10:wrap anchorx="page" anchory="page"/>
            </v:shape>
          </w:pict>
        </mc:Fallback>
      </mc:AlternateContent>
    </w:r>
    <w:r>
      <w:tab/>
    </w:r>
  </w:p>
  <w:p w14:paraId="54BFD2BD" w14:textId="331C7F1E" w:rsidR="00A735F5" w:rsidRPr="00C25B16" w:rsidRDefault="00A735F5" w:rsidP="00C25B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C1A7E" w14:textId="77777777" w:rsidR="0019324A" w:rsidRDefault="0019324A" w:rsidP="0019324A">
    <w:pPr>
      <w:pStyle w:val="Header"/>
    </w:pPr>
    <w:r>
      <w:rPr>
        <w:noProof/>
      </w:rPr>
      <mc:AlternateContent>
        <mc:Choice Requires="wps">
          <w:drawing>
            <wp:anchor distT="0" distB="0" distL="114300" distR="114300" simplePos="0" relativeHeight="251680768" behindDoc="0" locked="0" layoutInCell="0" allowOverlap="1" wp14:anchorId="5E92DC4B" wp14:editId="431A1AFD">
              <wp:simplePos x="0" y="0"/>
              <wp:positionH relativeFrom="page">
                <wp:posOffset>6345555</wp:posOffset>
              </wp:positionH>
              <wp:positionV relativeFrom="page">
                <wp:posOffset>452120</wp:posOffset>
              </wp:positionV>
              <wp:extent cx="1079500" cy="163830"/>
              <wp:effectExtent l="0" t="0" r="6350" b="762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63830"/>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B76C95" w14:textId="77777777" w:rsidR="0019324A" w:rsidRDefault="0019324A" w:rsidP="0019324A">
                          <w:pPr>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C0171E" w:rsidRPr="00C0171E">
                            <w:rPr>
                              <w:rFonts w:ascii="Cambria" w:hAnsi="Cambria"/>
                              <w:b/>
                              <w:noProof/>
                              <w:color w:val="FFFFFF"/>
                            </w:rPr>
                            <w:t>179</w:t>
                          </w:r>
                          <w:r>
                            <w:rPr>
                              <w:rFonts w:ascii="Cambria" w:hAnsi="Cambria"/>
                              <w:b/>
                            </w:rPr>
                            <w:fldChar w:fldCharType="end"/>
                          </w: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8" type="#_x0000_t202" style="position:absolute;margin-left:499.65pt;margin-top:35.6pt;width:85pt;height:12.9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" o:allowincell="f" fillcolor="#4f81bd" stroked="f">
              <v:textbox style="mso-fit-shape-to-text:t" inset=",0,,0">
                <w:txbxContent>
                  <w:p w14:paraId="4BB76C95" w14:textId="77777777" w:rsidR="0019324A" w:rsidRDefault="0019324A" w:rsidP="0019324A">
                    <w:pPr>
                      <w:rPr>
                        <w:rFonts w:ascii="Cambria" w:hAnsi="Cambria"/>
                        <w:b/>
                        <w:color w:val="FFFFFF"/>
                      </w:rPr>
                    </w:pPr>
                    <w:r>
                      <w:rPr>
                        <w:rFonts w:ascii="Cambria" w:hAnsi="Cambria"/>
                        <w:b/>
                      </w:rPr>
                      <w:fldChar w:fldCharType="begin"/>
                    </w:r>
                    <w:r>
                      <w:rPr>
                        <w:rFonts w:ascii="Cambria" w:hAnsi="Cambria"/>
                        <w:b/>
                      </w:rPr>
                      <w:instrText xml:space="preserve"> PAGE   \* MERGEFORMAT </w:instrText>
                    </w:r>
                    <w:r>
                      <w:rPr>
                        <w:rFonts w:ascii="Cambria" w:hAnsi="Cambria"/>
                        <w:b/>
                      </w:rPr>
                      <w:fldChar w:fldCharType="separate"/>
                    </w:r>
                    <w:r w:rsidR="00C0171E" w:rsidRPr="00C0171E">
                      <w:rPr>
                        <w:rFonts w:ascii="Cambria" w:hAnsi="Cambria"/>
                        <w:b/>
                        <w:noProof/>
                        <w:color w:val="FFFFFF"/>
                      </w:rPr>
                      <w:t>179</w:t>
                    </w:r>
                    <w:r>
                      <w:rPr>
                        <w:rFonts w:ascii="Cambria" w:hAnsi="Cambria"/>
                        <w:b/>
                      </w:rP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79744" behindDoc="0" locked="0" layoutInCell="0" allowOverlap="1" wp14:anchorId="5B8A2B68" wp14:editId="5EB02A44">
              <wp:simplePos x="0" y="0"/>
              <wp:positionH relativeFrom="page">
                <wp:posOffset>1013460</wp:posOffset>
              </wp:positionH>
              <wp:positionV relativeFrom="page">
                <wp:posOffset>452755</wp:posOffset>
              </wp:positionV>
              <wp:extent cx="5322570" cy="163830"/>
              <wp:effectExtent l="0" t="0" r="0" b="762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257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CD7EDF" w14:textId="77777777" w:rsidR="0019324A" w:rsidRPr="00A344D6" w:rsidRDefault="0019324A" w:rsidP="0019324A">
                          <w:pPr>
                            <w:jc w:val="right"/>
                            <w:rPr>
                              <w:rFonts w:ascii="Cambria" w:hAnsi="Cambria"/>
                              <w:b/>
                              <w:color w:val="1F497D"/>
                            </w:rPr>
                          </w:pPr>
                          <w:r>
                            <w:rPr>
                              <w:rFonts w:ascii="Cambria" w:hAnsi="Cambria"/>
                              <w:b/>
                              <w:noProof/>
                              <w:color w:val="1F497D"/>
                            </w:rPr>
                            <w:drawing>
                              <wp:inline distT="0" distB="0" distL="0" distR="0" wp14:anchorId="24891CB0" wp14:editId="3B1E4017">
                                <wp:extent cx="3748405" cy="13716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48405" cy="137160"/>
                                        </a:xfrm>
                                        <a:prstGeom prst="rect">
                                          <a:avLst/>
                                        </a:prstGeom>
                                        <a:noFill/>
                                        <a:ln>
                                          <a:noFill/>
                                        </a:ln>
                                      </pic:spPr>
                                    </pic:pic>
                                  </a:graphicData>
                                </a:graphic>
                              </wp:inline>
                            </w:drawing>
                          </w: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 id="Text Box 12" o:spid="_x0000_s1029" type="#_x0000_t202" style="position:absolute;margin-left:79.8pt;margin-top:35.65pt;width:419.1pt;height:12.9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" o:allowincell="f" filled="f" stroked="f">
              <v:textbox style="mso-fit-shape-to-text:t" inset=",0,,0">
                <w:txbxContent>
                  <w:p w14:paraId="56CD7EDF" w14:textId="77777777" w:rsidR="0019324A" w:rsidRPr="00A344D6" w:rsidRDefault="0019324A" w:rsidP="0019324A">
                    <w:pPr>
                      <w:jc w:val="right"/>
                      <w:rPr>
                        <w:rFonts w:ascii="Cambria" w:hAnsi="Cambria"/>
                        <w:b/>
                        <w:color w:val="1F497D"/>
                      </w:rPr>
                    </w:pPr>
                    <w:r>
                      <w:rPr>
                        <w:rFonts w:ascii="Cambria" w:hAnsi="Cambria"/>
                        <w:b/>
                        <w:noProof/>
                        <w:color w:val="1F497D"/>
                      </w:rPr>
                      <w:drawing>
                        <wp:inline distT="0" distB="0" distL="0" distR="0" wp14:anchorId="24891CB0" wp14:editId="3B1E4017">
                          <wp:extent cx="3748405" cy="13716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48405" cy="137160"/>
                                  </a:xfrm>
                                  <a:prstGeom prst="rect">
                                    <a:avLst/>
                                  </a:prstGeom>
                                  <a:noFill/>
                                  <a:ln>
                                    <a:noFill/>
                                  </a:ln>
                                </pic:spPr>
                              </pic:pic>
                            </a:graphicData>
                          </a:graphic>
                        </wp:inline>
                      </w:drawing>
                    </w:r>
                  </w:p>
                </w:txbxContent>
              </v:textbox>
              <w10:wrap anchorx="page" anchory="page"/>
            </v:shape>
          </w:pict>
        </mc:Fallback>
      </mc:AlternateContent>
    </w:r>
  </w:p>
  <w:p w14:paraId="5D714C8E" w14:textId="77777777" w:rsidR="0019324A" w:rsidRPr="00366A2F" w:rsidRDefault="0019324A" w:rsidP="0019324A">
    <w:pPr>
      <w:pStyle w:val="Header"/>
    </w:pPr>
    <w:r>
      <w:rPr>
        <w:noProof/>
      </w:rPr>
      <mc:AlternateContent>
        <mc:Choice Requires="wps">
          <w:drawing>
            <wp:anchor distT="0" distB="0" distL="114300" distR="114300" simplePos="0" relativeHeight="251678720" behindDoc="0" locked="0" layoutInCell="0" allowOverlap="1" wp14:anchorId="27526BB7" wp14:editId="1FFB0C5F">
              <wp:simplePos x="0" y="0"/>
              <wp:positionH relativeFrom="page">
                <wp:posOffset>1013460</wp:posOffset>
              </wp:positionH>
              <wp:positionV relativeFrom="page">
                <wp:posOffset>452755</wp:posOffset>
              </wp:positionV>
              <wp:extent cx="5322570" cy="163830"/>
              <wp:effectExtent l="0" t="0" r="0" b="762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2570" cy="163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D7605" w14:textId="77777777" w:rsidR="0019324A" w:rsidRPr="00A344D6" w:rsidRDefault="0019324A" w:rsidP="0019324A">
                          <w:pPr>
                            <w:jc w:val="right"/>
                            <w:rPr>
                              <w:rFonts w:ascii="Cambria" w:hAnsi="Cambria"/>
                              <w:b/>
                              <w:color w:val="1F497D"/>
                            </w:rPr>
                          </w:pP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 id="Text Box 1" o:spid="_x0000_s1030" type="#_x0000_t202" style="position:absolute;margin-left:79.8pt;margin-top:35.65pt;width:419.1pt;height:12.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" o:allowincell="f" filled="f" stroked="f">
              <v:textbox style="mso-fit-shape-to-text:t" inset=",0,,0">
                <w:txbxContent>
                  <w:p w14:paraId="128D7605" w14:textId="77777777" w:rsidR="0019324A" w:rsidRPr="00A344D6" w:rsidRDefault="0019324A" w:rsidP="0019324A">
                    <w:pPr>
                      <w:jc w:val="right"/>
                      <w:rPr>
                        <w:rFonts w:ascii="Cambria" w:hAnsi="Cambria"/>
                        <w:b/>
                        <w:color w:val="1F497D"/>
                      </w:rPr>
                    </w:pPr>
                  </w:p>
                </w:txbxContent>
              </v:textbox>
              <w10:wrap anchorx="page" anchory="page"/>
            </v:shape>
          </w:pict>
        </mc:Fallback>
      </mc:AlternateContent>
    </w:r>
  </w:p>
  <w:p w14:paraId="6CAD3962" w14:textId="327BA00A" w:rsidR="00A735F5" w:rsidRPr="0019324A" w:rsidRDefault="00A735F5" w:rsidP="001932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B483B"/>
    <w:multiLevelType w:val="hybridMultilevel"/>
    <w:tmpl w:val="9634C3F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
    <w:nsid w:val="08345D33"/>
    <w:multiLevelType w:val="hybridMultilevel"/>
    <w:tmpl w:val="63843050"/>
    <w:lvl w:ilvl="0" w:tplc="1070186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0846BE"/>
    <w:multiLevelType w:val="hybridMultilevel"/>
    <w:tmpl w:val="EA96FF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27D67F4E"/>
    <w:multiLevelType w:val="hybridMultilevel"/>
    <w:tmpl w:val="EE9A2B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nsid w:val="3B043BBB"/>
    <w:multiLevelType w:val="multilevel"/>
    <w:tmpl w:val="9A4E3C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nsid w:val="46045493"/>
    <w:multiLevelType w:val="hybridMultilevel"/>
    <w:tmpl w:val="7FC2B5D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49D0078D"/>
    <w:multiLevelType w:val="hybridMultilevel"/>
    <w:tmpl w:val="4606DE4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nsid w:val="4DEB7BB6"/>
    <w:multiLevelType w:val="multilevel"/>
    <w:tmpl w:val="CD8613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285755A"/>
    <w:multiLevelType w:val="hybridMultilevel"/>
    <w:tmpl w:val="82EAB8B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nsid w:val="561663D8"/>
    <w:multiLevelType w:val="hybridMultilevel"/>
    <w:tmpl w:val="EE9A2BB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nsid w:val="57702C5E"/>
    <w:multiLevelType w:val="hybridMultilevel"/>
    <w:tmpl w:val="F8847B74"/>
    <w:lvl w:ilvl="0" w:tplc="92101812">
      <w:start w:val="1"/>
      <w:numFmt w:val="bullet"/>
      <w:lvlText w:val=""/>
      <w:lvlJc w:val="left"/>
      <w:pPr>
        <w:ind w:left="1070" w:hanging="360"/>
      </w:pPr>
      <w:rPr>
        <w:rFonts w:ascii="Symbol" w:hAnsi="Symbol" w:hint="default"/>
      </w:rPr>
    </w:lvl>
    <w:lvl w:ilvl="1" w:tplc="B4E2D9EA">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2">
    <w:nsid w:val="63091FBE"/>
    <w:multiLevelType w:val="multilevel"/>
    <w:tmpl w:val="222EC61C"/>
    <w:lvl w:ilvl="0">
      <w:start w:val="1"/>
      <w:numFmt w:val="decimal"/>
      <w:lvlText w:val="%1."/>
      <w:lvlJc w:val="left"/>
      <w:pPr>
        <w:ind w:left="720" w:hanging="360"/>
      </w:pPr>
      <w:rPr>
        <w:rFonts w:ascii="Times New Roman" w:eastAsiaTheme="minorHAnsi" w:hAnsi="Times New Roman" w:cs="Times New Roman"/>
      </w:r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nsid w:val="63EA59B9"/>
    <w:multiLevelType w:val="hybridMultilevel"/>
    <w:tmpl w:val="6FF4779C"/>
    <w:lvl w:ilvl="0" w:tplc="86A4E3D2">
      <w:start w:val="1"/>
      <w:numFmt w:val="decimal"/>
      <w:lvlText w:val="%1."/>
      <w:lvlJc w:val="left"/>
      <w:pPr>
        <w:ind w:left="720" w:hanging="360"/>
      </w:pPr>
      <w:rPr>
        <w:rFonts w:hint="default"/>
        <w:i w:val="0"/>
        <w:i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BE3F3B"/>
    <w:multiLevelType w:val="multilevel"/>
    <w:tmpl w:val="F48C409C"/>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nsid w:val="73763D1C"/>
    <w:multiLevelType w:val="multilevel"/>
    <w:tmpl w:val="1F7E7A90"/>
    <w:lvl w:ilvl="0">
      <w:start w:val="1"/>
      <w:numFmt w:val="decimal"/>
      <w:lvlText w:val="%1."/>
      <w:lvlJc w:val="left"/>
      <w:pPr>
        <w:ind w:left="1440" w:hanging="360"/>
      </w:pPr>
      <w:rPr>
        <w:rFonts w:hint="default"/>
        <w:i w:val="0"/>
        <w:iCs w:val="0"/>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1"/>
  </w:num>
  <w:num w:numId="2">
    <w:abstractNumId w:val="5"/>
  </w:num>
  <w:num w:numId="3">
    <w:abstractNumId w:val="4"/>
  </w:num>
  <w:num w:numId="4">
    <w:abstractNumId w:val="15"/>
  </w:num>
  <w:num w:numId="5">
    <w:abstractNumId w:val="1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3A2"/>
    <w:rsid w:val="00014D14"/>
    <w:rsid w:val="00015D87"/>
    <w:rsid w:val="000217A7"/>
    <w:rsid w:val="000249A7"/>
    <w:rsid w:val="00033D06"/>
    <w:rsid w:val="000354FD"/>
    <w:rsid w:val="00043900"/>
    <w:rsid w:val="00044814"/>
    <w:rsid w:val="0005744C"/>
    <w:rsid w:val="00060E87"/>
    <w:rsid w:val="00062F3D"/>
    <w:rsid w:val="00064F1B"/>
    <w:rsid w:val="0007180A"/>
    <w:rsid w:val="00075C53"/>
    <w:rsid w:val="00093DA8"/>
    <w:rsid w:val="000950BD"/>
    <w:rsid w:val="000A4C31"/>
    <w:rsid w:val="000B3427"/>
    <w:rsid w:val="000C1F2C"/>
    <w:rsid w:val="000E5365"/>
    <w:rsid w:val="00102447"/>
    <w:rsid w:val="00102FE3"/>
    <w:rsid w:val="00117184"/>
    <w:rsid w:val="00142D20"/>
    <w:rsid w:val="00154055"/>
    <w:rsid w:val="00162B4F"/>
    <w:rsid w:val="0017780E"/>
    <w:rsid w:val="0019324A"/>
    <w:rsid w:val="00197F6B"/>
    <w:rsid w:val="001A010A"/>
    <w:rsid w:val="001B5AE1"/>
    <w:rsid w:val="001B76F7"/>
    <w:rsid w:val="001C7096"/>
    <w:rsid w:val="001D27D1"/>
    <w:rsid w:val="001E03F3"/>
    <w:rsid w:val="001E5634"/>
    <w:rsid w:val="001F60CC"/>
    <w:rsid w:val="00220A28"/>
    <w:rsid w:val="00222125"/>
    <w:rsid w:val="002231B1"/>
    <w:rsid w:val="00230831"/>
    <w:rsid w:val="0025454C"/>
    <w:rsid w:val="00257714"/>
    <w:rsid w:val="002628DC"/>
    <w:rsid w:val="00266BAE"/>
    <w:rsid w:val="002714AC"/>
    <w:rsid w:val="00272105"/>
    <w:rsid w:val="002849AF"/>
    <w:rsid w:val="00291D12"/>
    <w:rsid w:val="00293A6C"/>
    <w:rsid w:val="002A3B7D"/>
    <w:rsid w:val="002E32A8"/>
    <w:rsid w:val="002F1978"/>
    <w:rsid w:val="002F4D01"/>
    <w:rsid w:val="00307B43"/>
    <w:rsid w:val="00316BA7"/>
    <w:rsid w:val="00320F62"/>
    <w:rsid w:val="00324B2E"/>
    <w:rsid w:val="00337CCB"/>
    <w:rsid w:val="0037714F"/>
    <w:rsid w:val="00385833"/>
    <w:rsid w:val="00386D54"/>
    <w:rsid w:val="003A093C"/>
    <w:rsid w:val="003A7B3B"/>
    <w:rsid w:val="003B70D7"/>
    <w:rsid w:val="003B71DE"/>
    <w:rsid w:val="003B7DA6"/>
    <w:rsid w:val="003E0D59"/>
    <w:rsid w:val="003E37A0"/>
    <w:rsid w:val="003E44FA"/>
    <w:rsid w:val="003F40CF"/>
    <w:rsid w:val="003F5E2E"/>
    <w:rsid w:val="003F7854"/>
    <w:rsid w:val="004032C6"/>
    <w:rsid w:val="00411863"/>
    <w:rsid w:val="00413E6F"/>
    <w:rsid w:val="00416C58"/>
    <w:rsid w:val="00423CAD"/>
    <w:rsid w:val="00430672"/>
    <w:rsid w:val="0043507C"/>
    <w:rsid w:val="00444AE4"/>
    <w:rsid w:val="00453C09"/>
    <w:rsid w:val="00480D72"/>
    <w:rsid w:val="00483750"/>
    <w:rsid w:val="004963E1"/>
    <w:rsid w:val="00497C88"/>
    <w:rsid w:val="004A0911"/>
    <w:rsid w:val="004A68A3"/>
    <w:rsid w:val="004A7FC8"/>
    <w:rsid w:val="004B50A4"/>
    <w:rsid w:val="004B6AA1"/>
    <w:rsid w:val="004C571A"/>
    <w:rsid w:val="004D01D8"/>
    <w:rsid w:val="004D1ABB"/>
    <w:rsid w:val="004D2E40"/>
    <w:rsid w:val="004F0FDA"/>
    <w:rsid w:val="00503F03"/>
    <w:rsid w:val="00510C2B"/>
    <w:rsid w:val="00516E9B"/>
    <w:rsid w:val="00525E01"/>
    <w:rsid w:val="00526556"/>
    <w:rsid w:val="00526AF2"/>
    <w:rsid w:val="00533A2A"/>
    <w:rsid w:val="00536083"/>
    <w:rsid w:val="00537BFA"/>
    <w:rsid w:val="00545A32"/>
    <w:rsid w:val="00545F0D"/>
    <w:rsid w:val="00546CAA"/>
    <w:rsid w:val="00556A15"/>
    <w:rsid w:val="00560519"/>
    <w:rsid w:val="00562FC7"/>
    <w:rsid w:val="00563CB2"/>
    <w:rsid w:val="00565DAE"/>
    <w:rsid w:val="00585B62"/>
    <w:rsid w:val="005B50C1"/>
    <w:rsid w:val="005C5345"/>
    <w:rsid w:val="005C56D4"/>
    <w:rsid w:val="005C6F62"/>
    <w:rsid w:val="005D0D52"/>
    <w:rsid w:val="005D2A0A"/>
    <w:rsid w:val="005E2514"/>
    <w:rsid w:val="005E25E2"/>
    <w:rsid w:val="005F6F4E"/>
    <w:rsid w:val="006125DB"/>
    <w:rsid w:val="00614B12"/>
    <w:rsid w:val="0062666C"/>
    <w:rsid w:val="006320C1"/>
    <w:rsid w:val="00643E53"/>
    <w:rsid w:val="00653C5E"/>
    <w:rsid w:val="00655855"/>
    <w:rsid w:val="006754B8"/>
    <w:rsid w:val="00684AD7"/>
    <w:rsid w:val="006A1789"/>
    <w:rsid w:val="006A3016"/>
    <w:rsid w:val="006B6BDB"/>
    <w:rsid w:val="006C60E7"/>
    <w:rsid w:val="006D0868"/>
    <w:rsid w:val="006D20CE"/>
    <w:rsid w:val="006D723F"/>
    <w:rsid w:val="006E30E3"/>
    <w:rsid w:val="006F7FFB"/>
    <w:rsid w:val="00723BFD"/>
    <w:rsid w:val="00723FD3"/>
    <w:rsid w:val="007379AA"/>
    <w:rsid w:val="007672AD"/>
    <w:rsid w:val="0078185F"/>
    <w:rsid w:val="007835DA"/>
    <w:rsid w:val="00790821"/>
    <w:rsid w:val="00794573"/>
    <w:rsid w:val="00795CF3"/>
    <w:rsid w:val="00796D0B"/>
    <w:rsid w:val="007970E3"/>
    <w:rsid w:val="007A08DC"/>
    <w:rsid w:val="007A1429"/>
    <w:rsid w:val="007D4408"/>
    <w:rsid w:val="007D726E"/>
    <w:rsid w:val="007E1F4B"/>
    <w:rsid w:val="007E3131"/>
    <w:rsid w:val="00805807"/>
    <w:rsid w:val="008137A6"/>
    <w:rsid w:val="0081477E"/>
    <w:rsid w:val="00821568"/>
    <w:rsid w:val="00821DA1"/>
    <w:rsid w:val="0083240F"/>
    <w:rsid w:val="00837279"/>
    <w:rsid w:val="00841EE1"/>
    <w:rsid w:val="0084614E"/>
    <w:rsid w:val="00863FEA"/>
    <w:rsid w:val="00872DF5"/>
    <w:rsid w:val="00881367"/>
    <w:rsid w:val="00883A72"/>
    <w:rsid w:val="00885942"/>
    <w:rsid w:val="00887301"/>
    <w:rsid w:val="00887A97"/>
    <w:rsid w:val="0089104F"/>
    <w:rsid w:val="00894CED"/>
    <w:rsid w:val="008A2787"/>
    <w:rsid w:val="008A6412"/>
    <w:rsid w:val="008D0E7F"/>
    <w:rsid w:val="008D5A0C"/>
    <w:rsid w:val="008E29BF"/>
    <w:rsid w:val="008E53E2"/>
    <w:rsid w:val="008F1D96"/>
    <w:rsid w:val="008F7586"/>
    <w:rsid w:val="00900535"/>
    <w:rsid w:val="00910110"/>
    <w:rsid w:val="00910F82"/>
    <w:rsid w:val="009125B3"/>
    <w:rsid w:val="009164C1"/>
    <w:rsid w:val="009233C3"/>
    <w:rsid w:val="009317CB"/>
    <w:rsid w:val="00931FD1"/>
    <w:rsid w:val="00940FD8"/>
    <w:rsid w:val="00942643"/>
    <w:rsid w:val="00945945"/>
    <w:rsid w:val="00947052"/>
    <w:rsid w:val="00970509"/>
    <w:rsid w:val="00980769"/>
    <w:rsid w:val="00982F09"/>
    <w:rsid w:val="009846D4"/>
    <w:rsid w:val="00987BF6"/>
    <w:rsid w:val="00994C3F"/>
    <w:rsid w:val="00997683"/>
    <w:rsid w:val="009A2E0B"/>
    <w:rsid w:val="009A7A75"/>
    <w:rsid w:val="009B1A09"/>
    <w:rsid w:val="009B4625"/>
    <w:rsid w:val="009B4AC7"/>
    <w:rsid w:val="009B6799"/>
    <w:rsid w:val="009C0048"/>
    <w:rsid w:val="009C0BDD"/>
    <w:rsid w:val="009C2302"/>
    <w:rsid w:val="009C70E3"/>
    <w:rsid w:val="009D6A16"/>
    <w:rsid w:val="009D6FC5"/>
    <w:rsid w:val="009E276D"/>
    <w:rsid w:val="009F3340"/>
    <w:rsid w:val="00A0148F"/>
    <w:rsid w:val="00A07346"/>
    <w:rsid w:val="00A07D9C"/>
    <w:rsid w:val="00A15852"/>
    <w:rsid w:val="00A344D6"/>
    <w:rsid w:val="00A3749E"/>
    <w:rsid w:val="00A44B9D"/>
    <w:rsid w:val="00A60632"/>
    <w:rsid w:val="00A617C7"/>
    <w:rsid w:val="00A62E25"/>
    <w:rsid w:val="00A65567"/>
    <w:rsid w:val="00A658F3"/>
    <w:rsid w:val="00A65DF1"/>
    <w:rsid w:val="00A735F5"/>
    <w:rsid w:val="00A971F8"/>
    <w:rsid w:val="00A975B8"/>
    <w:rsid w:val="00AA2D61"/>
    <w:rsid w:val="00AC3C67"/>
    <w:rsid w:val="00AC4691"/>
    <w:rsid w:val="00AC6E4C"/>
    <w:rsid w:val="00AD4B69"/>
    <w:rsid w:val="00AD53C7"/>
    <w:rsid w:val="00AD68EF"/>
    <w:rsid w:val="00AE26D8"/>
    <w:rsid w:val="00AE2E2D"/>
    <w:rsid w:val="00AF42C2"/>
    <w:rsid w:val="00B272DD"/>
    <w:rsid w:val="00B31A87"/>
    <w:rsid w:val="00B40513"/>
    <w:rsid w:val="00B4289B"/>
    <w:rsid w:val="00B463D8"/>
    <w:rsid w:val="00B47DCE"/>
    <w:rsid w:val="00B514DC"/>
    <w:rsid w:val="00B6393A"/>
    <w:rsid w:val="00B644F0"/>
    <w:rsid w:val="00B8369C"/>
    <w:rsid w:val="00B90052"/>
    <w:rsid w:val="00B939F6"/>
    <w:rsid w:val="00B9622B"/>
    <w:rsid w:val="00BB4F31"/>
    <w:rsid w:val="00BC4A7A"/>
    <w:rsid w:val="00BD43B6"/>
    <w:rsid w:val="00BD7612"/>
    <w:rsid w:val="00BE697F"/>
    <w:rsid w:val="00BF0A4C"/>
    <w:rsid w:val="00BF57F3"/>
    <w:rsid w:val="00BF7209"/>
    <w:rsid w:val="00C0171E"/>
    <w:rsid w:val="00C2199B"/>
    <w:rsid w:val="00C22EAC"/>
    <w:rsid w:val="00C25B16"/>
    <w:rsid w:val="00C30BD2"/>
    <w:rsid w:val="00C46F22"/>
    <w:rsid w:val="00C47F1A"/>
    <w:rsid w:val="00C623EE"/>
    <w:rsid w:val="00C64D7F"/>
    <w:rsid w:val="00C657D7"/>
    <w:rsid w:val="00C664D8"/>
    <w:rsid w:val="00C664FD"/>
    <w:rsid w:val="00C67702"/>
    <w:rsid w:val="00C67F1E"/>
    <w:rsid w:val="00C736A1"/>
    <w:rsid w:val="00C736AD"/>
    <w:rsid w:val="00C74F2C"/>
    <w:rsid w:val="00C852A3"/>
    <w:rsid w:val="00C90104"/>
    <w:rsid w:val="00C909BB"/>
    <w:rsid w:val="00CA38D7"/>
    <w:rsid w:val="00CA4485"/>
    <w:rsid w:val="00CB1D05"/>
    <w:rsid w:val="00CB2D3F"/>
    <w:rsid w:val="00CD62F9"/>
    <w:rsid w:val="00CE1E68"/>
    <w:rsid w:val="00CE6AEC"/>
    <w:rsid w:val="00CF2A30"/>
    <w:rsid w:val="00CF3299"/>
    <w:rsid w:val="00CF4261"/>
    <w:rsid w:val="00D119FE"/>
    <w:rsid w:val="00D12B6A"/>
    <w:rsid w:val="00D136D7"/>
    <w:rsid w:val="00D13784"/>
    <w:rsid w:val="00D17EB3"/>
    <w:rsid w:val="00D34803"/>
    <w:rsid w:val="00D43AE2"/>
    <w:rsid w:val="00D453A2"/>
    <w:rsid w:val="00D55D2E"/>
    <w:rsid w:val="00D60309"/>
    <w:rsid w:val="00D6121B"/>
    <w:rsid w:val="00D6154E"/>
    <w:rsid w:val="00D710A3"/>
    <w:rsid w:val="00D765BC"/>
    <w:rsid w:val="00D80DE2"/>
    <w:rsid w:val="00D860DA"/>
    <w:rsid w:val="00D92D72"/>
    <w:rsid w:val="00D944B0"/>
    <w:rsid w:val="00DE3A65"/>
    <w:rsid w:val="00E005D8"/>
    <w:rsid w:val="00E028D6"/>
    <w:rsid w:val="00E11008"/>
    <w:rsid w:val="00E1650A"/>
    <w:rsid w:val="00E27922"/>
    <w:rsid w:val="00E34F5D"/>
    <w:rsid w:val="00E46AF3"/>
    <w:rsid w:val="00E55871"/>
    <w:rsid w:val="00E6111D"/>
    <w:rsid w:val="00E646E4"/>
    <w:rsid w:val="00E947B2"/>
    <w:rsid w:val="00EA008F"/>
    <w:rsid w:val="00EA37E8"/>
    <w:rsid w:val="00EA6000"/>
    <w:rsid w:val="00EB0B34"/>
    <w:rsid w:val="00EC1760"/>
    <w:rsid w:val="00EC253F"/>
    <w:rsid w:val="00EC3E2B"/>
    <w:rsid w:val="00ED67D9"/>
    <w:rsid w:val="00EE0A3F"/>
    <w:rsid w:val="00EE1487"/>
    <w:rsid w:val="00F00BF7"/>
    <w:rsid w:val="00F031B5"/>
    <w:rsid w:val="00F03265"/>
    <w:rsid w:val="00F04FF9"/>
    <w:rsid w:val="00F0788D"/>
    <w:rsid w:val="00F32FBE"/>
    <w:rsid w:val="00F3703F"/>
    <w:rsid w:val="00F50F3C"/>
    <w:rsid w:val="00F56A45"/>
    <w:rsid w:val="00F57080"/>
    <w:rsid w:val="00F617F6"/>
    <w:rsid w:val="00F64A01"/>
    <w:rsid w:val="00F670F7"/>
    <w:rsid w:val="00F72ED3"/>
    <w:rsid w:val="00F758D4"/>
    <w:rsid w:val="00F82F3C"/>
    <w:rsid w:val="00F878B8"/>
    <w:rsid w:val="00F95DEF"/>
    <w:rsid w:val="00FA0CB6"/>
    <w:rsid w:val="00FC6317"/>
    <w:rsid w:val="00FD023F"/>
    <w:rsid w:val="00FD3798"/>
    <w:rsid w:val="00FD4FC1"/>
    <w:rsid w:val="00FE1918"/>
    <w:rsid w:val="00FE55F8"/>
    <w:rsid w:val="00FE77B8"/>
    <w:rsid w:val="00FF31A5"/>
    <w:rsid w:val="00FF5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20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basedOn w:val="Normal"/>
    <w:uiPriority w:val="34"/>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nhideWhenUsed/>
    <w:rsid w:val="00D453A2"/>
    <w:pPr>
      <w:tabs>
        <w:tab w:val="center" w:pos="4680"/>
        <w:tab w:val="right" w:pos="9360"/>
      </w:tabs>
    </w:pPr>
  </w:style>
  <w:style w:type="character" w:customStyle="1" w:styleId="FooterChar">
    <w:name w:val="Footer Char"/>
    <w:basedOn w:val="DefaultParagraphFont"/>
    <w:link w:val="Footer"/>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EA6000"/>
    <w:rPr>
      <w:rFonts w:ascii="Tahoma" w:hAnsi="Tahoma" w:cs="Tahoma"/>
      <w:sz w:val="16"/>
      <w:szCs w:val="16"/>
    </w:rPr>
  </w:style>
  <w:style w:type="character" w:customStyle="1" w:styleId="BalloonTextChar">
    <w:name w:val="Balloon Text Char"/>
    <w:basedOn w:val="DefaultParagraphFont"/>
    <w:link w:val="BalloonText"/>
    <w:uiPriority w:val="99"/>
    <w:semiHidden/>
    <w:rsid w:val="00EA6000"/>
    <w:rPr>
      <w:rFonts w:ascii="Tahoma" w:hAnsi="Tahoma" w:cs="Tahoma"/>
      <w:sz w:val="16"/>
      <w:szCs w:val="16"/>
    </w:rPr>
  </w:style>
  <w:style w:type="table" w:styleId="TableGrid">
    <w:name w:val="Table Grid"/>
    <w:basedOn w:val="TableNormal"/>
    <w:uiPriority w:val="59"/>
    <w:rsid w:val="006D0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87BF6"/>
    <w:rPr>
      <w:color w:val="605E5C"/>
      <w:shd w:val="clear" w:color="auto" w:fill="E1DFDD"/>
    </w:rPr>
  </w:style>
  <w:style w:type="character" w:styleId="CommentReference">
    <w:name w:val="annotation reference"/>
    <w:basedOn w:val="DefaultParagraphFont"/>
    <w:uiPriority w:val="99"/>
    <w:semiHidden/>
    <w:unhideWhenUsed/>
    <w:rsid w:val="009317CB"/>
    <w:rPr>
      <w:sz w:val="16"/>
      <w:szCs w:val="16"/>
    </w:rPr>
  </w:style>
  <w:style w:type="paragraph" w:styleId="CommentText">
    <w:name w:val="annotation text"/>
    <w:basedOn w:val="Normal"/>
    <w:link w:val="CommentTextChar"/>
    <w:uiPriority w:val="99"/>
    <w:semiHidden/>
    <w:unhideWhenUsed/>
    <w:rsid w:val="009317CB"/>
    <w:rPr>
      <w:sz w:val="20"/>
      <w:szCs w:val="20"/>
    </w:rPr>
  </w:style>
  <w:style w:type="character" w:customStyle="1" w:styleId="CommentTextChar">
    <w:name w:val="Comment Text Char"/>
    <w:basedOn w:val="DefaultParagraphFont"/>
    <w:link w:val="CommentText"/>
    <w:uiPriority w:val="99"/>
    <w:semiHidden/>
    <w:rsid w:val="009317CB"/>
    <w:rPr>
      <w:sz w:val="20"/>
      <w:szCs w:val="20"/>
    </w:rPr>
  </w:style>
  <w:style w:type="paragraph" w:styleId="CommentSubject">
    <w:name w:val="annotation subject"/>
    <w:basedOn w:val="CommentText"/>
    <w:next w:val="CommentText"/>
    <w:link w:val="CommentSubjectChar"/>
    <w:uiPriority w:val="99"/>
    <w:semiHidden/>
    <w:unhideWhenUsed/>
    <w:rsid w:val="009317CB"/>
    <w:rPr>
      <w:b/>
      <w:bCs/>
    </w:rPr>
  </w:style>
  <w:style w:type="character" w:customStyle="1" w:styleId="CommentSubjectChar">
    <w:name w:val="Comment Subject Char"/>
    <w:basedOn w:val="CommentTextChar"/>
    <w:link w:val="CommentSubject"/>
    <w:uiPriority w:val="99"/>
    <w:semiHidden/>
    <w:rsid w:val="009317C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basedOn w:val="Normal"/>
    <w:uiPriority w:val="34"/>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nhideWhenUsed/>
    <w:rsid w:val="00D453A2"/>
    <w:pPr>
      <w:tabs>
        <w:tab w:val="center" w:pos="4680"/>
        <w:tab w:val="right" w:pos="9360"/>
      </w:tabs>
    </w:pPr>
  </w:style>
  <w:style w:type="character" w:customStyle="1" w:styleId="FooterChar">
    <w:name w:val="Footer Char"/>
    <w:basedOn w:val="DefaultParagraphFont"/>
    <w:link w:val="Footer"/>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EA6000"/>
    <w:rPr>
      <w:rFonts w:ascii="Tahoma" w:hAnsi="Tahoma" w:cs="Tahoma"/>
      <w:sz w:val="16"/>
      <w:szCs w:val="16"/>
    </w:rPr>
  </w:style>
  <w:style w:type="character" w:customStyle="1" w:styleId="BalloonTextChar">
    <w:name w:val="Balloon Text Char"/>
    <w:basedOn w:val="DefaultParagraphFont"/>
    <w:link w:val="BalloonText"/>
    <w:uiPriority w:val="99"/>
    <w:semiHidden/>
    <w:rsid w:val="00EA6000"/>
    <w:rPr>
      <w:rFonts w:ascii="Tahoma" w:hAnsi="Tahoma" w:cs="Tahoma"/>
      <w:sz w:val="16"/>
      <w:szCs w:val="16"/>
    </w:rPr>
  </w:style>
  <w:style w:type="table" w:styleId="TableGrid">
    <w:name w:val="Table Grid"/>
    <w:basedOn w:val="TableNormal"/>
    <w:uiPriority w:val="59"/>
    <w:rsid w:val="006D0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87BF6"/>
    <w:rPr>
      <w:color w:val="605E5C"/>
      <w:shd w:val="clear" w:color="auto" w:fill="E1DFDD"/>
    </w:rPr>
  </w:style>
  <w:style w:type="character" w:styleId="CommentReference">
    <w:name w:val="annotation reference"/>
    <w:basedOn w:val="DefaultParagraphFont"/>
    <w:uiPriority w:val="99"/>
    <w:semiHidden/>
    <w:unhideWhenUsed/>
    <w:rsid w:val="009317CB"/>
    <w:rPr>
      <w:sz w:val="16"/>
      <w:szCs w:val="16"/>
    </w:rPr>
  </w:style>
  <w:style w:type="paragraph" w:styleId="CommentText">
    <w:name w:val="annotation text"/>
    <w:basedOn w:val="Normal"/>
    <w:link w:val="CommentTextChar"/>
    <w:uiPriority w:val="99"/>
    <w:semiHidden/>
    <w:unhideWhenUsed/>
    <w:rsid w:val="009317CB"/>
    <w:rPr>
      <w:sz w:val="20"/>
      <w:szCs w:val="20"/>
    </w:rPr>
  </w:style>
  <w:style w:type="character" w:customStyle="1" w:styleId="CommentTextChar">
    <w:name w:val="Comment Text Char"/>
    <w:basedOn w:val="DefaultParagraphFont"/>
    <w:link w:val="CommentText"/>
    <w:uiPriority w:val="99"/>
    <w:semiHidden/>
    <w:rsid w:val="009317CB"/>
    <w:rPr>
      <w:sz w:val="20"/>
      <w:szCs w:val="20"/>
    </w:rPr>
  </w:style>
  <w:style w:type="paragraph" w:styleId="CommentSubject">
    <w:name w:val="annotation subject"/>
    <w:basedOn w:val="CommentText"/>
    <w:next w:val="CommentText"/>
    <w:link w:val="CommentSubjectChar"/>
    <w:uiPriority w:val="99"/>
    <w:semiHidden/>
    <w:unhideWhenUsed/>
    <w:rsid w:val="009317CB"/>
    <w:rPr>
      <w:b/>
      <w:bCs/>
    </w:rPr>
  </w:style>
  <w:style w:type="character" w:customStyle="1" w:styleId="CommentSubjectChar">
    <w:name w:val="Comment Subject Char"/>
    <w:basedOn w:val="CommentTextChar"/>
    <w:link w:val="CommentSubject"/>
    <w:uiPriority w:val="99"/>
    <w:semiHidden/>
    <w:rsid w:val="009317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242226">
      <w:bodyDiv w:val="1"/>
      <w:marLeft w:val="0"/>
      <w:marRight w:val="0"/>
      <w:marTop w:val="0"/>
      <w:marBottom w:val="0"/>
      <w:divBdr>
        <w:top w:val="none" w:sz="0" w:space="0" w:color="auto"/>
        <w:left w:val="none" w:sz="0" w:space="0" w:color="auto"/>
        <w:bottom w:val="none" w:sz="0" w:space="0" w:color="auto"/>
        <w:right w:val="none" w:sz="0" w:space="0" w:color="auto"/>
      </w:divBdr>
    </w:div>
    <w:div w:id="216205266">
      <w:bodyDiv w:val="1"/>
      <w:marLeft w:val="0"/>
      <w:marRight w:val="0"/>
      <w:marTop w:val="0"/>
      <w:marBottom w:val="0"/>
      <w:divBdr>
        <w:top w:val="none" w:sz="0" w:space="0" w:color="auto"/>
        <w:left w:val="none" w:sz="0" w:space="0" w:color="auto"/>
        <w:bottom w:val="none" w:sz="0" w:space="0" w:color="auto"/>
        <w:right w:val="none" w:sz="0" w:space="0" w:color="auto"/>
      </w:divBdr>
    </w:div>
    <w:div w:id="298191583">
      <w:bodyDiv w:val="1"/>
      <w:marLeft w:val="0"/>
      <w:marRight w:val="0"/>
      <w:marTop w:val="0"/>
      <w:marBottom w:val="0"/>
      <w:divBdr>
        <w:top w:val="none" w:sz="0" w:space="0" w:color="auto"/>
        <w:left w:val="none" w:sz="0" w:space="0" w:color="auto"/>
        <w:bottom w:val="none" w:sz="0" w:space="0" w:color="auto"/>
        <w:right w:val="none" w:sz="0" w:space="0" w:color="auto"/>
      </w:divBdr>
    </w:div>
    <w:div w:id="636228252">
      <w:bodyDiv w:val="1"/>
      <w:marLeft w:val="0"/>
      <w:marRight w:val="0"/>
      <w:marTop w:val="0"/>
      <w:marBottom w:val="0"/>
      <w:divBdr>
        <w:top w:val="none" w:sz="0" w:space="0" w:color="auto"/>
        <w:left w:val="none" w:sz="0" w:space="0" w:color="auto"/>
        <w:bottom w:val="none" w:sz="0" w:space="0" w:color="auto"/>
        <w:right w:val="none" w:sz="0" w:space="0" w:color="auto"/>
      </w:divBdr>
    </w:div>
    <w:div w:id="808085745">
      <w:bodyDiv w:val="1"/>
      <w:marLeft w:val="0"/>
      <w:marRight w:val="0"/>
      <w:marTop w:val="0"/>
      <w:marBottom w:val="0"/>
      <w:divBdr>
        <w:top w:val="none" w:sz="0" w:space="0" w:color="auto"/>
        <w:left w:val="none" w:sz="0" w:space="0" w:color="auto"/>
        <w:bottom w:val="none" w:sz="0" w:space="0" w:color="auto"/>
        <w:right w:val="none" w:sz="0" w:space="0" w:color="auto"/>
      </w:divBdr>
    </w:div>
    <w:div w:id="887842933">
      <w:bodyDiv w:val="1"/>
      <w:marLeft w:val="0"/>
      <w:marRight w:val="0"/>
      <w:marTop w:val="0"/>
      <w:marBottom w:val="0"/>
      <w:divBdr>
        <w:top w:val="none" w:sz="0" w:space="0" w:color="auto"/>
        <w:left w:val="none" w:sz="0" w:space="0" w:color="auto"/>
        <w:bottom w:val="none" w:sz="0" w:space="0" w:color="auto"/>
        <w:right w:val="none" w:sz="0" w:space="0" w:color="auto"/>
      </w:divBdr>
    </w:div>
    <w:div w:id="924341444">
      <w:bodyDiv w:val="1"/>
      <w:marLeft w:val="0"/>
      <w:marRight w:val="0"/>
      <w:marTop w:val="0"/>
      <w:marBottom w:val="0"/>
      <w:divBdr>
        <w:top w:val="none" w:sz="0" w:space="0" w:color="auto"/>
        <w:left w:val="none" w:sz="0" w:space="0" w:color="auto"/>
        <w:bottom w:val="none" w:sz="0" w:space="0" w:color="auto"/>
        <w:right w:val="none" w:sz="0" w:space="0" w:color="auto"/>
      </w:divBdr>
    </w:div>
    <w:div w:id="975262331">
      <w:bodyDiv w:val="1"/>
      <w:marLeft w:val="0"/>
      <w:marRight w:val="0"/>
      <w:marTop w:val="0"/>
      <w:marBottom w:val="0"/>
      <w:divBdr>
        <w:top w:val="none" w:sz="0" w:space="0" w:color="auto"/>
        <w:left w:val="none" w:sz="0" w:space="0" w:color="auto"/>
        <w:bottom w:val="none" w:sz="0" w:space="0" w:color="auto"/>
        <w:right w:val="none" w:sz="0" w:space="0" w:color="auto"/>
      </w:divBdr>
    </w:div>
    <w:div w:id="1013259746">
      <w:bodyDiv w:val="1"/>
      <w:marLeft w:val="0"/>
      <w:marRight w:val="0"/>
      <w:marTop w:val="0"/>
      <w:marBottom w:val="0"/>
      <w:divBdr>
        <w:top w:val="none" w:sz="0" w:space="0" w:color="auto"/>
        <w:left w:val="none" w:sz="0" w:space="0" w:color="auto"/>
        <w:bottom w:val="none" w:sz="0" w:space="0" w:color="auto"/>
        <w:right w:val="none" w:sz="0" w:space="0" w:color="auto"/>
      </w:divBdr>
    </w:div>
    <w:div w:id="1077216286">
      <w:bodyDiv w:val="1"/>
      <w:marLeft w:val="0"/>
      <w:marRight w:val="0"/>
      <w:marTop w:val="0"/>
      <w:marBottom w:val="0"/>
      <w:divBdr>
        <w:top w:val="none" w:sz="0" w:space="0" w:color="auto"/>
        <w:left w:val="none" w:sz="0" w:space="0" w:color="auto"/>
        <w:bottom w:val="none" w:sz="0" w:space="0" w:color="auto"/>
        <w:right w:val="none" w:sz="0" w:space="0" w:color="auto"/>
      </w:divBdr>
    </w:div>
    <w:div w:id="1165511004">
      <w:bodyDiv w:val="1"/>
      <w:marLeft w:val="0"/>
      <w:marRight w:val="0"/>
      <w:marTop w:val="0"/>
      <w:marBottom w:val="0"/>
      <w:divBdr>
        <w:top w:val="none" w:sz="0" w:space="0" w:color="auto"/>
        <w:left w:val="none" w:sz="0" w:space="0" w:color="auto"/>
        <w:bottom w:val="none" w:sz="0" w:space="0" w:color="auto"/>
        <w:right w:val="none" w:sz="0" w:space="0" w:color="auto"/>
      </w:divBdr>
    </w:div>
    <w:div w:id="1725333447">
      <w:bodyDiv w:val="1"/>
      <w:marLeft w:val="0"/>
      <w:marRight w:val="0"/>
      <w:marTop w:val="0"/>
      <w:marBottom w:val="0"/>
      <w:divBdr>
        <w:top w:val="none" w:sz="0" w:space="0" w:color="auto"/>
        <w:left w:val="none" w:sz="0" w:space="0" w:color="auto"/>
        <w:bottom w:val="none" w:sz="0" w:space="0" w:color="auto"/>
        <w:right w:val="none" w:sz="0" w:space="0" w:color="auto"/>
      </w:divBdr>
    </w:div>
    <w:div w:id="1755931660">
      <w:bodyDiv w:val="1"/>
      <w:marLeft w:val="0"/>
      <w:marRight w:val="0"/>
      <w:marTop w:val="0"/>
      <w:marBottom w:val="0"/>
      <w:divBdr>
        <w:top w:val="none" w:sz="0" w:space="0" w:color="auto"/>
        <w:left w:val="none" w:sz="0" w:space="0" w:color="auto"/>
        <w:bottom w:val="none" w:sz="0" w:space="0" w:color="auto"/>
        <w:right w:val="none" w:sz="0" w:space="0" w:color="auto"/>
      </w:divBdr>
    </w:div>
    <w:div w:id="1935432148">
      <w:bodyDiv w:val="1"/>
      <w:marLeft w:val="0"/>
      <w:marRight w:val="0"/>
      <w:marTop w:val="0"/>
      <w:marBottom w:val="0"/>
      <w:divBdr>
        <w:top w:val="none" w:sz="0" w:space="0" w:color="auto"/>
        <w:left w:val="none" w:sz="0" w:space="0" w:color="auto"/>
        <w:bottom w:val="none" w:sz="0" w:space="0" w:color="auto"/>
        <w:right w:val="none" w:sz="0" w:space="0" w:color="auto"/>
      </w:divBdr>
    </w:div>
    <w:div w:id="209631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hyperlink" Target="mailto:fenni@staff.gunadarma.ac.id" TargetMode="External"/><Relationship Id="rId4" Type="http://schemas.microsoft.com/office/2007/relationships/stylesWithEffects" Target="stylesWithEffects.xml"/><Relationship Id="rId9" Type="http://schemas.openxmlformats.org/officeDocument/2006/relationships/hyperlink" Target="mailto:Eva190198@gmail.com"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8573A-BDD5-47A6-9C0E-D89D3568B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22116</Words>
  <Characters>126064</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7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 Frieyadie</dc:creator>
  <cp:lastModifiedBy>Reviewer</cp:lastModifiedBy>
  <cp:revision>13</cp:revision>
  <cp:lastPrinted>2020-09-16T15:26:00Z</cp:lastPrinted>
  <dcterms:created xsi:type="dcterms:W3CDTF">2020-09-16T15:06:00Z</dcterms:created>
  <dcterms:modified xsi:type="dcterms:W3CDTF">2020-09-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d1137e-22a7-3e0d-8db9-ca2301cd7e7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